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A7F285" w14:textId="77777777" w:rsidR="00EF3261" w:rsidRDefault="00EF3261" w:rsidP="00EF3261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290FB35B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epublik Indonesia. Profil Kesehatan Indonesia 2017. Jakarta: Katalog Dalam Terbitan; 2018. [Indonesia Health Profile 2018]. 2018. </w:t>
      </w:r>
    </w:p>
    <w:p w14:paraId="5A607822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>
        <w:rPr>
          <w:rFonts w:ascii="Times New Roman" w:hAnsi="Times New Roman" w:cs="Times New Roman"/>
          <w:noProof/>
          <w:sz w:val="24"/>
          <w:szCs w:val="24"/>
        </w:rPr>
        <w:tab/>
        <w:t>Dinas Kesehatan Provinsi Jawa Barat. Profil Kesehatan Dinas Kesehatan Provinsi Jawa Barat 2017. Bandung; 2017. WwwDiskesJabarprovGoId [Internet].2017;236.Availablefrom:http://diskes.jabarprov.go.id/dmdocuments /01b3018430a412a520e2b4a4b9d9864f.pdf</w:t>
      </w:r>
    </w:p>
    <w:p w14:paraId="41ED9488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epublik Indonesia. Peraturan Menteri Kesehatan Republik Indonesia Nomor 97 tentang Pelayanan Kesehatan Kehamilan. 2014; </w:t>
      </w:r>
    </w:p>
    <w:p w14:paraId="5267F9A0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Tyastuti S. Asuhan Kebidanan Kehamilan. Jakarta: Pusdik SDM Kesehatan; 2016:168. </w:t>
      </w:r>
    </w:p>
    <w:p w14:paraId="79E04F41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uda E, Fajrin. ASUHAN KEBIDANAN II (Persalinan). Yogyakarta: Pustaka Pelajar; 2012.  </w:t>
      </w:r>
    </w:p>
    <w:p w14:paraId="2D4D728A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urniarum A. Asuhan Kebidanan Persalinan dan Bayi Baru Lahir. Jakarta: Pusdik SDM Kesehatan; 2016:169. </w:t>
      </w:r>
    </w:p>
    <w:p w14:paraId="0F2FF0C7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Jamil SN. Buku Ajar Asuhan Kebidanan Pada Neonatus, Bayi, Balita, dan Anak Pra Sekolah. Jakarta: Fakultas Kedokteran dan Kesehatan Universitas Muhammadiyah Jakarta; 2017. 1–302 p. </w:t>
      </w:r>
    </w:p>
    <w:p w14:paraId="3D34B133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epublik Indonesia. Pedoman Pemantauan Wilayah Setempat Kesehatan Ibu dan Anak (PWS-KIA). Jakarta: Kementrian Kesehat RI, Direktorat Jendral Bina Kesehat Masyarakat, Direktorat Bina Kesehat Ibu. 2010;1 of 76. </w:t>
      </w:r>
    </w:p>
    <w:p w14:paraId="297EC021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epublik Indonesia. Undang-undang Republik Indonesia Nomor 4 tahun 2019. (1):1–11. </w:t>
      </w:r>
    </w:p>
    <w:p w14:paraId="7E9D7A37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A669413" w14:textId="77777777" w:rsidR="00EF3261" w:rsidRDefault="00EF3261" w:rsidP="00EF3261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  <w:sectPr w:rsidR="00EF3261">
          <w:pgSz w:w="11906" w:h="16838"/>
          <w:pgMar w:top="2268" w:right="1701" w:bottom="1701" w:left="2268" w:header="720" w:footer="720" w:gutter="0"/>
          <w:cols w:space="720"/>
        </w:sectPr>
      </w:pPr>
    </w:p>
    <w:p w14:paraId="4C4BA618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0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epublik Indonesia. Peraturan Menteri Kesehatan Republik Indonesia Nomor 28 ttg Izin dan Penyelenggaraan Praktik Bidan. Jakarta: Menteri Kesehatan RI; 2017. </w:t>
      </w:r>
    </w:p>
    <w:p w14:paraId="0D2FD70A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Varney H. Buku ajar asuhan kebidanan Edisi 4. jakarta: EGC; 2010. 1. </w:t>
      </w:r>
    </w:p>
    <w:p w14:paraId="7F5958D2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Fatimah, Nuryaningsih. Buku Ajar Asuhan Kebidanan Kehamilan. Jakarta: Fakultas Kedokteran dan Kesehatan Universitas Muhammadiyah Jakarta; 2018. </w:t>
      </w:r>
    </w:p>
    <w:p w14:paraId="21B1675A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3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aifuddin, AB. Buku Panduan Praktis Pelayanan Kesehatan Maternal dan Neonatal. Jakarta: PT. Bina Pustaka Prawihardjo; 2013. </w:t>
      </w:r>
    </w:p>
    <w:p w14:paraId="2DD6B34D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osyati H. Buku Ajar Asuhan Kebidanan Persalinan. Jakarta: Fakultas Kedokteran dan Kesehatan Universitas Muhammadiyah Jakarta; 2017. </w:t>
      </w:r>
    </w:p>
    <w:p w14:paraId="20A94F04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5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ukiyah A. Asuhan Kebidanan Kehamilan. Jakarta: Trans Info Media; 2009. </w:t>
      </w:r>
    </w:p>
    <w:p w14:paraId="1A490F38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6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ulistyawati A. Asuhan Kebidanan Pada Ibu Bersalin. Jakarta: Salemba Medika; 2010. </w:t>
      </w:r>
    </w:p>
    <w:p w14:paraId="7FD984BF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7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Kementerian Kesehatan Republik Indonesa. Petunjuk Membaca Buku Pelayanan Kesehatan Neonatal Esensial Pedoman Teknis Pelayanan Kesehatan Dasar. Jakarta: Kementerian Kesehatan; 2010. </w:t>
      </w:r>
    </w:p>
    <w:p w14:paraId="56C6966F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Damayanti, Ika Putri D. Buku Ajar Asuhan Kebidanan Komprehensif Pada Ibu Bersalin dan Bayi Baru Lahir. Jakarta : Pusdik SDM Kesehatan; 2016. 2014; </w:t>
      </w:r>
    </w:p>
    <w:p w14:paraId="1B8614B1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19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Wahyuni ED. Asuhan KebidananNifas Dan Menyusui. Jakarta: Pusdik SDM Kesehatan; 2018. :286. </w:t>
      </w:r>
    </w:p>
    <w:p w14:paraId="01D48127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0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Sukma F. Asuhan Kebidanan Pada Masa Nifas. Jakarta: Fakultas Kedokteran dan Kesehatan Universitas Muhammadiyah Jakarta; 2017. </w:t>
      </w:r>
    </w:p>
    <w:p w14:paraId="506B6725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1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ahiyatun. Buku Ajar Asuhan Kebidanan Nifas Normal. Jakarta: EGC; 2013. </w:t>
      </w:r>
    </w:p>
    <w:p w14:paraId="4360D634" w14:textId="77777777" w:rsidR="00EF3261" w:rsidRDefault="00EF3261" w:rsidP="00EF3261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  <w:sectPr w:rsidR="00EF3261">
          <w:pgSz w:w="11906" w:h="16838"/>
          <w:pgMar w:top="2268" w:right="1701" w:bottom="1701" w:left="2268" w:header="720" w:footer="720" w:gutter="0"/>
          <w:cols w:space="720"/>
        </w:sectPr>
      </w:pPr>
    </w:p>
    <w:p w14:paraId="7506589D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22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Rohani S, Wahyuni R, Ifayanti H, Kumalasari D. PENYULUHAN BREAST CARE PADA IBU NIFAS GADINGREJO KABUPATEN PRINGSEWU TAHUN 2020. 2020;2(1). </w:t>
      </w:r>
    </w:p>
    <w:p w14:paraId="0F826311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3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Wijayanti TD. Asuhan Kebidanan Komprehensif. Jakarta: Pusdik SDM Kesehatan; 2016. </w:t>
      </w:r>
    </w:p>
    <w:p w14:paraId="181F4989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4. </w:t>
      </w:r>
      <w:r>
        <w:rPr>
          <w:rFonts w:ascii="Times New Roman" w:hAnsi="Times New Roman" w:cs="Times New Roman"/>
          <w:noProof/>
          <w:sz w:val="24"/>
          <w:szCs w:val="24"/>
        </w:rPr>
        <w:tab/>
        <w:t>Handayani IG. Booklet Paket Edukasi Menyusui. Didapat dari USAID,2008, Paket Modul Kegiatan Inisiasi Menusui Dini dan ASI Ekslusif 6 bulan.</w:t>
      </w:r>
    </w:p>
    <w:p w14:paraId="0354D5C1" w14:textId="77777777" w:rsidR="00EF3261" w:rsidRDefault="00EF3261" w:rsidP="00EF3261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25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P. Ratih, Sumarno SB. PENGARUH PAPARAN SINAR MATAHARI PAGI TERHADAP PENURUNAN TANDA IKTERUS PADA IKTERUS NEONATORUM FISIOLOGIS. </w:t>
      </w:r>
    </w:p>
    <w:p w14:paraId="684188E8" w14:textId="503FB7F6" w:rsidR="000A7FD8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37813607" w14:textId="73028654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2E831E9" w14:textId="60CF98FA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2C86CA" w14:textId="223BB04D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6E7474C" w14:textId="51A719D5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296D773" w14:textId="3FD40CCD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4FBECE3" w14:textId="0FBBA732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D09DDC4" w14:textId="6E8D6F4F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2F41200" w14:textId="28635DD9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7140B21" w14:textId="26FB946E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C7A1695" w14:textId="12C104B5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1DE5E89" w14:textId="1ADD6BE3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B80AD32" w14:textId="528126D0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FBAD6A0" w14:textId="7DC88286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0445D0C" w14:textId="29B24D55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84D83A8" w14:textId="10C08C57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5D4A3F2" w14:textId="09A2598D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4523982" w14:textId="51750E69" w:rsidR="00EF3261" w:rsidRDefault="00EF3261" w:rsidP="00EF326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4396F43" w14:textId="77777777" w:rsidR="00EF3261" w:rsidRDefault="00EF3261" w:rsidP="00EF3261">
      <w:pPr>
        <w:tabs>
          <w:tab w:val="left" w:pos="6211"/>
        </w:tabs>
        <w:spacing w:before="60" w:after="6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</w:p>
    <w:p w14:paraId="3A6E4EC8" w14:textId="11F98F43" w:rsidR="00EF3261" w:rsidRDefault="00EF3261" w:rsidP="00EF3261">
      <w:pPr>
        <w:tabs>
          <w:tab w:val="left" w:pos="6211"/>
        </w:tabs>
        <w:spacing w:before="60" w:after="6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7835FBDD" wp14:editId="65268642">
            <wp:extent cx="5039995" cy="7350125"/>
            <wp:effectExtent l="0" t="0" r="8255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35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D128A5" w14:textId="77777777" w:rsidR="00EF3261" w:rsidRDefault="00EF3261" w:rsidP="00EF326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11218C" w14:textId="77777777" w:rsidR="00EF3261" w:rsidRDefault="00EF3261" w:rsidP="00EF3261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EF3261">
          <w:pgSz w:w="11906" w:h="16838"/>
          <w:pgMar w:top="2268" w:right="1701" w:bottom="1701" w:left="2268" w:header="720" w:footer="720" w:gutter="0"/>
          <w:cols w:space="720"/>
        </w:sectPr>
      </w:pPr>
    </w:p>
    <w:p w14:paraId="4740EF5F" w14:textId="47CB24B7" w:rsidR="00EF3261" w:rsidRDefault="00EF3261" w:rsidP="00EF326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4A0C482B" wp14:editId="3BE12813">
            <wp:extent cx="5039995" cy="6460490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460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2BDE7D" w14:textId="77777777" w:rsidR="00EF3261" w:rsidRDefault="00EF3261" w:rsidP="00EF326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03261F" w14:textId="77777777" w:rsidR="00EF3261" w:rsidRDefault="00EF3261" w:rsidP="00EF326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DA3C65" w14:textId="77777777" w:rsidR="00EF3261" w:rsidRDefault="00EF3261" w:rsidP="00EF326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4BACF4" w14:textId="77777777" w:rsidR="00EF3261" w:rsidRDefault="00EF3261" w:rsidP="00EF3261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EF3261">
          <w:pgSz w:w="11906" w:h="16838"/>
          <w:pgMar w:top="2268" w:right="1701" w:bottom="1701" w:left="2268" w:header="720" w:footer="720" w:gutter="0"/>
          <w:cols w:space="720"/>
        </w:sectPr>
      </w:pPr>
    </w:p>
    <w:p w14:paraId="67370AAB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Lampiran 3</w:t>
      </w:r>
    </w:p>
    <w:p w14:paraId="45A1300A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ATUAN ACARA PENYULUHAN</w:t>
      </w:r>
    </w:p>
    <w:p w14:paraId="53BCDB61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EKNIK MENYUSUI</w:t>
      </w:r>
    </w:p>
    <w:p w14:paraId="0F38F9B9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7D0EDC0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</w:p>
    <w:p w14:paraId="453D936D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</w:p>
    <w:p w14:paraId="664D8AAC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ri/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ab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8 </w:t>
      </w:r>
      <w:proofErr w:type="spellStart"/>
      <w:r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47CDCCAA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ktu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1.00 WIB</w:t>
      </w:r>
    </w:p>
    <w:p w14:paraId="3D3169FA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Ny. J</w:t>
      </w:r>
    </w:p>
    <w:p w14:paraId="2BBB7BF4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PMB D</w:t>
      </w:r>
    </w:p>
    <w:p w14:paraId="528F1B34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137261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struksion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TIU)</w:t>
      </w:r>
    </w:p>
    <w:p w14:paraId="2017E0F0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F1D07AA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7BBF29B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Instruksion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husu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TIK)</w:t>
      </w:r>
    </w:p>
    <w:p w14:paraId="7056E2B9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044B8CF" w14:textId="77777777" w:rsidR="00EF3261" w:rsidRDefault="00EF3261" w:rsidP="00EF3261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772C2B9" w14:textId="77777777" w:rsidR="00EF3261" w:rsidRDefault="00EF3261" w:rsidP="00EF3261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8A53822" w14:textId="77777777" w:rsidR="00EF3261" w:rsidRDefault="00EF3261" w:rsidP="00EF3261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lanc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.</w:t>
      </w:r>
    </w:p>
    <w:p w14:paraId="45672CD2" w14:textId="77777777" w:rsidR="00EF3261" w:rsidRDefault="00EF3261" w:rsidP="00EF3261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222F3E2C" w14:textId="77777777" w:rsidR="00EF3261" w:rsidRDefault="00EF3261" w:rsidP="00EF3261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970D536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8B02713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yuluhan</w:t>
      </w:r>
      <w:proofErr w:type="spellEnd"/>
    </w:p>
    <w:p w14:paraId="28D7CF0F" w14:textId="77777777" w:rsidR="00EF3261" w:rsidRDefault="00EF3261" w:rsidP="00EF326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A2F2D0A" w14:textId="77777777" w:rsidR="00EF3261" w:rsidRDefault="00EF3261" w:rsidP="00EF326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EDFDA7B" w14:textId="77777777" w:rsidR="00EF3261" w:rsidRDefault="00EF3261" w:rsidP="00EF326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lanc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.</w:t>
      </w:r>
    </w:p>
    <w:p w14:paraId="6CCD98A4" w14:textId="77777777" w:rsidR="00EF3261" w:rsidRDefault="00EF3261" w:rsidP="00EF326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665C470" w14:textId="77777777" w:rsidR="00EF3261" w:rsidRDefault="00EF3261" w:rsidP="00EF326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2DD614" w14:textId="77777777" w:rsidR="00EF3261" w:rsidRDefault="00EF3261" w:rsidP="00EF3261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ndaw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n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.</w:t>
      </w:r>
    </w:p>
    <w:p w14:paraId="5E7A8B7D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E462C87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etod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yuluhan</w:t>
      </w:r>
      <w:proofErr w:type="spellEnd"/>
    </w:p>
    <w:p w14:paraId="05270306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nser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</w:t>
      </w:r>
      <w:proofErr w:type="spellEnd"/>
    </w:p>
    <w:p w14:paraId="44ABB7B3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B3228D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Media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lat</w:t>
      </w:r>
      <w:proofErr w:type="spellEnd"/>
    </w:p>
    <w:p w14:paraId="15412A81" w14:textId="77777777" w:rsidR="00EF3261" w:rsidRDefault="00EF3261" w:rsidP="00EF3261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A</w:t>
      </w:r>
    </w:p>
    <w:p w14:paraId="000861F2" w14:textId="77777777" w:rsidR="00EF3261" w:rsidRDefault="00EF3261" w:rsidP="00EF3261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</w:p>
    <w:p w14:paraId="5CA2348A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5C671BE" w14:textId="77777777" w:rsidR="00EF3261" w:rsidRDefault="00EF3261" w:rsidP="00EF3261">
      <w:pPr>
        <w:pStyle w:val="ListParagraph"/>
        <w:numPr>
          <w:ilvl w:val="0"/>
          <w:numId w:val="1"/>
        </w:numPr>
        <w:tabs>
          <w:tab w:val="left" w:pos="360"/>
        </w:tabs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yuluhan</w:t>
      </w:r>
      <w:proofErr w:type="spellEnd"/>
    </w:p>
    <w:tbl>
      <w:tblPr>
        <w:tblStyle w:val="TableGrid"/>
        <w:tblW w:w="7668" w:type="dxa"/>
        <w:tblInd w:w="360" w:type="dxa"/>
        <w:tblLook w:val="04A0" w:firstRow="1" w:lastRow="0" w:firstColumn="1" w:lastColumn="0" w:noHBand="0" w:noVBand="1"/>
      </w:tblPr>
      <w:tblGrid>
        <w:gridCol w:w="527"/>
        <w:gridCol w:w="1291"/>
        <w:gridCol w:w="3921"/>
        <w:gridCol w:w="1929"/>
      </w:tblGrid>
      <w:tr w:rsidR="00EF3261" w14:paraId="16B2037B" w14:textId="77777777" w:rsidTr="00EF3261">
        <w:tc>
          <w:tcPr>
            <w:tcW w:w="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0664CF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ascii="Times New Roman" w:hAnsi="Times New Roman"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No</w:t>
            </w: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562A6C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Waktu</w:t>
            </w:r>
          </w:p>
        </w:tc>
        <w:tc>
          <w:tcPr>
            <w:tcW w:w="3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A6472E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Kegiatan Penyuluhan</w:t>
            </w:r>
          </w:p>
        </w:tc>
        <w:tc>
          <w:tcPr>
            <w:tcW w:w="1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05704D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Kegiatan Peserta</w:t>
            </w:r>
          </w:p>
        </w:tc>
      </w:tr>
      <w:tr w:rsidR="00EF3261" w14:paraId="7B9961AC" w14:textId="77777777" w:rsidTr="00EF3261">
        <w:tc>
          <w:tcPr>
            <w:tcW w:w="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3C406D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1</w:t>
            </w: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807F06" w14:textId="77777777" w:rsidR="00EF3261" w:rsidRDefault="00EF3261">
            <w:pPr>
              <w:autoSpaceDE w:val="0"/>
              <w:autoSpaceDN w:val="0"/>
              <w:adjustRightInd w:val="0"/>
              <w:spacing w:line="360" w:lineRule="auto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embukaan</w:t>
            </w:r>
          </w:p>
          <w:p w14:paraId="2C95D276" w14:textId="77777777" w:rsidR="00EF3261" w:rsidRDefault="00EF3261">
            <w:pPr>
              <w:autoSpaceDE w:val="0"/>
              <w:autoSpaceDN w:val="0"/>
              <w:adjustRightInd w:val="0"/>
              <w:spacing w:line="360" w:lineRule="auto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3 menit</w:t>
            </w:r>
          </w:p>
          <w:p w14:paraId="0AB7C513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</w:p>
        </w:tc>
        <w:tc>
          <w:tcPr>
            <w:tcW w:w="3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1012F7" w14:textId="77777777" w:rsidR="00EF3261" w:rsidRDefault="00EF3261" w:rsidP="00D52EEF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spacing w:line="360" w:lineRule="auto"/>
              <w:ind w:left="28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mberi salam</w:t>
            </w:r>
          </w:p>
          <w:p w14:paraId="4EB455E3" w14:textId="77777777" w:rsidR="00EF3261" w:rsidRDefault="00EF3261" w:rsidP="00D52EEF">
            <w:pPr>
              <w:pStyle w:val="ListParagraph"/>
              <w:numPr>
                <w:ilvl w:val="0"/>
                <w:numId w:val="5"/>
              </w:numPr>
              <w:autoSpaceDE w:val="0"/>
              <w:autoSpaceDN w:val="0"/>
              <w:adjustRightInd w:val="0"/>
              <w:spacing w:line="360" w:lineRule="auto"/>
              <w:ind w:left="28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elaskan tujuan pembelajaran</w:t>
            </w:r>
          </w:p>
        </w:tc>
        <w:tc>
          <w:tcPr>
            <w:tcW w:w="1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4FBC3B" w14:textId="77777777" w:rsidR="00EF3261" w:rsidRDefault="00EF3261" w:rsidP="00D52EEF">
            <w:pPr>
              <w:pStyle w:val="ListParagraph"/>
              <w:numPr>
                <w:ilvl w:val="0"/>
                <w:numId w:val="6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91" w:hanging="391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awab salam</w:t>
            </w:r>
          </w:p>
          <w:p w14:paraId="48F50A4F" w14:textId="77777777" w:rsidR="00EF3261" w:rsidRDefault="00EF3261" w:rsidP="00D52EEF">
            <w:pPr>
              <w:pStyle w:val="ListParagraph"/>
              <w:numPr>
                <w:ilvl w:val="0"/>
                <w:numId w:val="6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91" w:hanging="391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dengarkan dan memperhatikan</w:t>
            </w:r>
          </w:p>
        </w:tc>
      </w:tr>
      <w:tr w:rsidR="00EF3261" w14:paraId="73AFBF2F" w14:textId="77777777" w:rsidTr="00EF3261">
        <w:tc>
          <w:tcPr>
            <w:tcW w:w="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44EFAE" w14:textId="77777777" w:rsidR="00EF3261" w:rsidRDefault="00EF3261">
            <w:p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2</w:t>
            </w: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ABCB23" w14:textId="77777777" w:rsidR="00EF3261" w:rsidRDefault="00EF3261">
            <w:pPr>
              <w:autoSpaceDE w:val="0"/>
              <w:autoSpaceDN w:val="0"/>
              <w:adjustRightInd w:val="0"/>
              <w:spacing w:line="360" w:lineRule="auto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elaksanaan</w:t>
            </w:r>
          </w:p>
          <w:p w14:paraId="229CF142" w14:textId="77777777" w:rsidR="00EF3261" w:rsidRDefault="00EF3261">
            <w:pPr>
              <w:autoSpaceDE w:val="0"/>
              <w:autoSpaceDN w:val="0"/>
              <w:adjustRightInd w:val="0"/>
              <w:spacing w:line="360" w:lineRule="auto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7 menit</w:t>
            </w:r>
          </w:p>
          <w:p w14:paraId="79E027E5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</w:p>
        </w:tc>
        <w:tc>
          <w:tcPr>
            <w:tcW w:w="3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6781DE" w14:textId="77777777" w:rsidR="00EF3261" w:rsidRDefault="00EF3261">
            <w:pPr>
              <w:autoSpaceDE w:val="0"/>
              <w:autoSpaceDN w:val="0"/>
              <w:adjustRightInd w:val="0"/>
              <w:spacing w:line="360" w:lineRule="auto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elaskan materi penyuluhan secara berurutan dan teratur. Materi :</w:t>
            </w:r>
          </w:p>
          <w:p w14:paraId="48EDD6EC" w14:textId="77777777" w:rsidR="00EF3261" w:rsidRDefault="00EF3261" w:rsidP="00D52EEF">
            <w:pPr>
              <w:pStyle w:val="ListParagraph"/>
              <w:numPr>
                <w:ilvl w:val="0"/>
                <w:numId w:val="7"/>
              </w:numPr>
              <w:autoSpaceDE w:val="0"/>
              <w:autoSpaceDN w:val="0"/>
              <w:adjustRightInd w:val="0"/>
              <w:spacing w:line="360" w:lineRule="auto"/>
              <w:ind w:left="28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engertian teknik menyusui yang benar</w:t>
            </w:r>
          </w:p>
          <w:p w14:paraId="675AFB31" w14:textId="77777777" w:rsidR="00EF3261" w:rsidRDefault="00EF3261" w:rsidP="00D52EEF">
            <w:pPr>
              <w:pStyle w:val="ListParagraph"/>
              <w:numPr>
                <w:ilvl w:val="0"/>
                <w:numId w:val="7"/>
              </w:numPr>
              <w:autoSpaceDE w:val="0"/>
              <w:autoSpaceDN w:val="0"/>
              <w:adjustRightInd w:val="0"/>
              <w:spacing w:line="360" w:lineRule="auto"/>
              <w:ind w:left="28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osisi dan perlekatan menyususi</w:t>
            </w:r>
          </w:p>
          <w:p w14:paraId="28637060" w14:textId="77777777" w:rsidR="00EF3261" w:rsidRDefault="00EF3261" w:rsidP="00D52EEF">
            <w:pPr>
              <w:pStyle w:val="ListParagraph"/>
              <w:numPr>
                <w:ilvl w:val="0"/>
                <w:numId w:val="7"/>
              </w:numPr>
              <w:autoSpaceDE w:val="0"/>
              <w:autoSpaceDN w:val="0"/>
              <w:adjustRightInd w:val="0"/>
              <w:spacing w:line="360" w:lineRule="auto"/>
              <w:ind w:left="28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ersiapan memperlancar pengeluaran ASI</w:t>
            </w:r>
          </w:p>
          <w:p w14:paraId="09DAEA18" w14:textId="77777777" w:rsidR="00EF3261" w:rsidRDefault="00EF3261" w:rsidP="00D52EEF">
            <w:pPr>
              <w:pStyle w:val="ListParagraph"/>
              <w:numPr>
                <w:ilvl w:val="0"/>
                <w:numId w:val="7"/>
              </w:numPr>
              <w:autoSpaceDE w:val="0"/>
              <w:autoSpaceDN w:val="0"/>
              <w:adjustRightInd w:val="0"/>
              <w:spacing w:line="360" w:lineRule="auto"/>
              <w:ind w:left="28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Langkah-langkah menyususi yang benar</w:t>
            </w:r>
          </w:p>
          <w:p w14:paraId="2E535EAE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b/>
                <w:bCs/>
                <w:sz w:val="20"/>
              </w:rPr>
            </w:pPr>
          </w:p>
        </w:tc>
        <w:tc>
          <w:tcPr>
            <w:tcW w:w="1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640962" w14:textId="77777777" w:rsidR="00EF3261" w:rsidRDefault="00EF3261" w:rsidP="00D52EEF">
            <w:pPr>
              <w:pStyle w:val="ListParagraph"/>
              <w:numPr>
                <w:ilvl w:val="0"/>
                <w:numId w:val="8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yimak</w:t>
            </w:r>
          </w:p>
          <w:p w14:paraId="4BC8DC14" w14:textId="77777777" w:rsidR="00EF3261" w:rsidRDefault="00EF3261" w:rsidP="00D52EEF">
            <w:pPr>
              <w:pStyle w:val="ListParagraph"/>
              <w:numPr>
                <w:ilvl w:val="0"/>
                <w:numId w:val="8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dengarkan</w:t>
            </w:r>
          </w:p>
        </w:tc>
      </w:tr>
      <w:tr w:rsidR="00EF3261" w14:paraId="2419B95D" w14:textId="77777777" w:rsidTr="00EF3261">
        <w:tc>
          <w:tcPr>
            <w:tcW w:w="5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4658B3" w14:textId="77777777" w:rsidR="00EF3261" w:rsidRDefault="00EF3261">
            <w:p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3</w:t>
            </w:r>
          </w:p>
        </w:tc>
        <w:tc>
          <w:tcPr>
            <w:tcW w:w="1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C590C8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Evaluasi dan penutup</w:t>
            </w:r>
          </w:p>
          <w:p w14:paraId="1F504CFB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5 menit</w:t>
            </w:r>
          </w:p>
        </w:tc>
        <w:tc>
          <w:tcPr>
            <w:tcW w:w="39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A60AA1" w14:textId="77777777" w:rsidR="00EF3261" w:rsidRDefault="00EF3261">
            <w:pPr>
              <w:pStyle w:val="ListParagraph"/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minta ibu-ibu untuk menjelaskan kembali atau menyebutkan :</w:t>
            </w:r>
          </w:p>
          <w:p w14:paraId="0AF2AD57" w14:textId="77777777" w:rsidR="00EF3261" w:rsidRDefault="00EF3261" w:rsidP="00D52EEF">
            <w:pPr>
              <w:pStyle w:val="ListParagraph"/>
              <w:numPr>
                <w:ilvl w:val="0"/>
                <w:numId w:val="9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entingnya Teknik menyusui yag benar</w:t>
            </w:r>
          </w:p>
          <w:p w14:paraId="1AF096D5" w14:textId="77777777" w:rsidR="00EF3261" w:rsidRDefault="00EF3261" w:rsidP="00D52EEF">
            <w:pPr>
              <w:pStyle w:val="ListParagraph"/>
              <w:numPr>
                <w:ilvl w:val="0"/>
                <w:numId w:val="9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osisi dan perlekatan menyusui</w:t>
            </w:r>
          </w:p>
          <w:p w14:paraId="1AD73403" w14:textId="77777777" w:rsidR="00EF3261" w:rsidRDefault="00EF3261" w:rsidP="00D52EEF">
            <w:pPr>
              <w:pStyle w:val="ListParagraph"/>
              <w:numPr>
                <w:ilvl w:val="0"/>
                <w:numId w:val="9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Persiapan memperlancar mengeluaran ASI</w:t>
            </w:r>
          </w:p>
          <w:p w14:paraId="4CF30745" w14:textId="77777777" w:rsidR="00EF3261" w:rsidRDefault="00EF3261" w:rsidP="00D52EEF">
            <w:pPr>
              <w:pStyle w:val="ListParagraph"/>
              <w:numPr>
                <w:ilvl w:val="0"/>
                <w:numId w:val="9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Langkah-langkah menyusui yang benar</w:t>
            </w:r>
          </w:p>
          <w:p w14:paraId="226AB40A" w14:textId="77777777" w:rsidR="00EF3261" w:rsidRDefault="00EF3261" w:rsidP="00D52EEF">
            <w:pPr>
              <w:pStyle w:val="ListParagraph"/>
              <w:numPr>
                <w:ilvl w:val="0"/>
                <w:numId w:val="9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Cara pengamatan Teknik menyususi yang benar</w:t>
            </w:r>
          </w:p>
          <w:p w14:paraId="7289B288" w14:textId="77777777" w:rsidR="00EF3261" w:rsidRDefault="00EF3261" w:rsidP="00D52EEF">
            <w:pPr>
              <w:pStyle w:val="ListParagraph"/>
              <w:numPr>
                <w:ilvl w:val="0"/>
                <w:numId w:val="9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46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Cara menyendawakan bayi setelah minum ASI</w:t>
            </w:r>
          </w:p>
        </w:tc>
        <w:tc>
          <w:tcPr>
            <w:tcW w:w="19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92EF83" w14:textId="77777777" w:rsidR="00EF3261" w:rsidRDefault="00EF3261" w:rsidP="00D52EEF">
            <w:pPr>
              <w:pStyle w:val="ListParagraph"/>
              <w:numPr>
                <w:ilvl w:val="0"/>
                <w:numId w:val="10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31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awab pertanyaan</w:t>
            </w:r>
          </w:p>
          <w:p w14:paraId="4AFB41D7" w14:textId="77777777" w:rsidR="00EF3261" w:rsidRDefault="00EF3261" w:rsidP="00D52EEF">
            <w:pPr>
              <w:pStyle w:val="ListParagraph"/>
              <w:numPr>
                <w:ilvl w:val="0"/>
                <w:numId w:val="10"/>
              </w:numPr>
              <w:tabs>
                <w:tab w:val="left" w:pos="360"/>
              </w:tabs>
              <w:autoSpaceDE w:val="0"/>
              <w:autoSpaceDN w:val="0"/>
              <w:adjustRightInd w:val="0"/>
              <w:spacing w:line="360" w:lineRule="auto"/>
              <w:ind w:left="331" w:hanging="27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awab salam</w:t>
            </w:r>
          </w:p>
        </w:tc>
      </w:tr>
    </w:tbl>
    <w:p w14:paraId="09E8D99D" w14:textId="77777777" w:rsidR="00EF3261" w:rsidRDefault="00EF3261" w:rsidP="00EF3261">
      <w:pPr>
        <w:pStyle w:val="ListParagraph"/>
        <w:tabs>
          <w:tab w:val="left" w:pos="360"/>
        </w:tabs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6F404282" w14:textId="77777777" w:rsidR="00EF3261" w:rsidRPr="00EF3261" w:rsidRDefault="00EF3261" w:rsidP="00EF3261">
      <w:pPr>
        <w:tabs>
          <w:tab w:val="left" w:pos="360"/>
        </w:tabs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447090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Evaluasi</w:t>
      </w:r>
      <w:proofErr w:type="spellEnd"/>
    </w:p>
    <w:p w14:paraId="4F9EF730" w14:textId="77777777" w:rsidR="00EF3261" w:rsidRDefault="00EF3261" w:rsidP="00EF3261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</w:p>
    <w:p w14:paraId="207DD317" w14:textId="77777777" w:rsidR="00EF3261" w:rsidRDefault="00EF3261" w:rsidP="00EF3261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</w:p>
    <w:p w14:paraId="1617ED5A" w14:textId="77777777" w:rsidR="00EF3261" w:rsidRDefault="00EF3261" w:rsidP="00EF3261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lanc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</w:t>
      </w:r>
    </w:p>
    <w:p w14:paraId="2EF960ED" w14:textId="77777777" w:rsidR="00EF3261" w:rsidRDefault="00EF3261" w:rsidP="00EF3261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</w:p>
    <w:p w14:paraId="300825A9" w14:textId="77777777" w:rsidR="00EF3261" w:rsidRDefault="00EF3261" w:rsidP="00EF3261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999BC3" w14:textId="77777777" w:rsidR="00EF3261" w:rsidRDefault="00EF3261" w:rsidP="00EF3261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ndaw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n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</w:t>
      </w:r>
    </w:p>
    <w:p w14:paraId="76F959BC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F46F97" w14:textId="77777777" w:rsidR="00EF3261" w:rsidRDefault="00EF3261" w:rsidP="00EF3261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Daftar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ustaka</w:t>
      </w:r>
      <w:proofErr w:type="spellEnd"/>
    </w:p>
    <w:p w14:paraId="7A69DC14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t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>
        <w:rPr>
          <w:rFonts w:ascii="Times New Roman" w:hAnsi="Times New Roman" w:cs="Times New Roman"/>
          <w:sz w:val="24"/>
          <w:szCs w:val="24"/>
        </w:rPr>
        <w:t>Maya.2011.</w:t>
      </w:r>
      <w:r>
        <w:rPr>
          <w:rFonts w:ascii="Times New Roman" w:hAnsi="Times New Roman" w:cs="Times New Roman"/>
          <w:i/>
          <w:iCs/>
          <w:sz w:val="24"/>
          <w:szCs w:val="24"/>
        </w:rPr>
        <w:t>Buku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int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hamilan</w:t>
      </w:r>
      <w:r>
        <w:rPr>
          <w:rFonts w:ascii="Times New Roman" w:hAnsi="Times New Roman" w:cs="Times New Roman"/>
          <w:sz w:val="24"/>
          <w:szCs w:val="24"/>
        </w:rPr>
        <w:t>.Jaka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okt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GC </w:t>
      </w:r>
    </w:p>
    <w:p w14:paraId="4A2CDE81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listya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>
        <w:rPr>
          <w:rFonts w:ascii="Times New Roman" w:hAnsi="Times New Roman" w:cs="Times New Roman"/>
          <w:sz w:val="24"/>
          <w:szCs w:val="24"/>
        </w:rPr>
        <w:t>Ari.2012.</w:t>
      </w:r>
      <w:r>
        <w:rPr>
          <w:rFonts w:ascii="Times New Roman" w:hAnsi="Times New Roman" w:cs="Times New Roman"/>
          <w:i/>
          <w:iCs/>
          <w:sz w:val="24"/>
          <w:szCs w:val="24"/>
        </w:rPr>
        <w:t>Asuhan</w:t>
      </w:r>
      <w:proofErr w:type="gram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ada Mas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hamilan.</w:t>
      </w:r>
      <w:r>
        <w:rPr>
          <w:rFonts w:ascii="Times New Roman" w:hAnsi="Times New Roman" w:cs="Times New Roman"/>
          <w:sz w:val="24"/>
          <w:szCs w:val="24"/>
        </w:rPr>
        <w:t>Jaka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ka</w:t>
      </w:r>
      <w:proofErr w:type="spellEnd"/>
    </w:p>
    <w:p w14:paraId="3660E2CA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DE936C0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6E635A6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8A4E93D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29948B06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42A6320E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7CDB2ADC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7F0829B6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77352B9E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4DD73A05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54D9A1C4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C1FAEC6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2680C237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4A77B1E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182AFE26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64BFE3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8223743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AEF057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946FBC4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EMAHAMI TEKNIK MENYUSUI YANG BENAR</w:t>
      </w:r>
    </w:p>
    <w:p w14:paraId="633576F3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52145EF" w14:textId="77777777" w:rsidR="00EF3261" w:rsidRDefault="00EF3261" w:rsidP="00EF3261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enar</w:t>
      </w:r>
      <w:proofErr w:type="spellEnd"/>
    </w:p>
    <w:p w14:paraId="3884ACC1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39794439"/>
      <w:r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ng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u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flex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s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bookmarkEnd w:id="0"/>
    <w:p w14:paraId="54E4342A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mp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u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t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t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a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icar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n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1B2171C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82D5D92" w14:textId="77777777" w:rsidR="00EF3261" w:rsidRDefault="00EF3261" w:rsidP="00EF3261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leka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nyusui</w:t>
      </w:r>
      <w:proofErr w:type="spellEnd"/>
    </w:p>
    <w:p w14:paraId="3F6B800F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go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duk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A1C8702" w14:textId="77777777" w:rsidR="00EF3261" w:rsidRDefault="00EF3261" w:rsidP="00EF3261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reast-feeding positions</w:t>
      </w:r>
    </w:p>
    <w:p w14:paraId="53741D1C" w14:textId="77777777" w:rsidR="00EF3261" w:rsidRDefault="00EF3261" w:rsidP="00EF3261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bahan</w:t>
      </w:r>
      <w:proofErr w:type="spellEnd"/>
    </w:p>
    <w:p w14:paraId="288D9CA8" w14:textId="77777777" w:rsidR="00EF3261" w:rsidRDefault="00EF3261" w:rsidP="00EF3261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duk</w:t>
      </w:r>
    </w:p>
    <w:p w14:paraId="5BBF9892" w14:textId="77777777" w:rsidR="00EF3261" w:rsidRDefault="00EF3261" w:rsidP="00EF3261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iri</w:t>
      </w:r>
      <w:proofErr w:type="spellEnd"/>
    </w:p>
    <w:p w14:paraId="604CF413" w14:textId="77777777" w:rsidR="00EF3261" w:rsidRDefault="00EF3261" w:rsidP="00EF3261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33C7158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D4FAC9" w14:textId="77777777" w:rsidR="00EF3261" w:rsidRDefault="00EF3261" w:rsidP="00EF3261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kah-langka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enar</w:t>
      </w:r>
      <w:proofErr w:type="spellEnd"/>
    </w:p>
    <w:p w14:paraId="45A5C53E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ole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udu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ta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38CAC4D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eta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h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h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d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da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d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u, </w:t>
      </w:r>
      <w:proofErr w:type="spellStart"/>
      <w:r>
        <w:rPr>
          <w:rFonts w:ascii="Times New Roman" w:hAnsi="Times New Roman" w:cs="Times New Roman"/>
          <w:sz w:val="24"/>
          <w:szCs w:val="24"/>
        </w:rPr>
        <w:t>de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t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b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s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6BAB21B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g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b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u. 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ib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34F8F21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an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y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3285E2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ipi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si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p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end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  <w:szCs w:val="24"/>
        </w:rPr>
        <w:t>hang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46FEFB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idu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ndaw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is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5B09F6E" w14:textId="77777777" w:rsidR="00EF3261" w:rsidRDefault="00EF3261" w:rsidP="00EF3261">
      <w:pPr>
        <w:pStyle w:val="ListParagraph"/>
        <w:numPr>
          <w:ilvl w:val="0"/>
          <w:numId w:val="14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,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m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u.</w:t>
      </w:r>
    </w:p>
    <w:p w14:paraId="03E0F3F0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7FB01C5" w14:textId="77777777" w:rsidR="00EF3261" w:rsidRDefault="00EF3261" w:rsidP="00EF3261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enar</w:t>
      </w:r>
      <w:proofErr w:type="spellEnd"/>
    </w:p>
    <w:p w14:paraId="237FDCA0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su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c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SI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lih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-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B3FBBD7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n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.</w:t>
      </w:r>
    </w:p>
    <w:p w14:paraId="57161F84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ng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C3E0E6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u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3979825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s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B48CF3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o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ip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ubit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E900105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we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584063E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4F041E1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01C27E9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ar</w:t>
      </w:r>
      <w:proofErr w:type="spellEnd"/>
    </w:p>
    <w:p w14:paraId="7333E0F2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84992CF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ola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reola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91E272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s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CA901AF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Telin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ru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AB28159" w14:textId="77777777" w:rsidR="00EF3261" w:rsidRDefault="00EF3261" w:rsidP="00EF3261">
      <w:pPr>
        <w:pStyle w:val="ListParagraph"/>
        <w:numPr>
          <w:ilvl w:val="0"/>
          <w:numId w:val="15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g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gad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D1906F5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42C8D65" w14:textId="77777777" w:rsidR="00EF3261" w:rsidRDefault="00EF3261" w:rsidP="00EF3261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Teknik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lepas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Hisa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ayi</w:t>
      </w:r>
      <w:proofErr w:type="spellEnd"/>
    </w:p>
    <w:p w14:paraId="0C390B80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ep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s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37ADCA2" w14:textId="77777777" w:rsidR="00EF3261" w:rsidRDefault="00EF3261" w:rsidP="00EF3261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sukkan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ingk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ud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</w:p>
    <w:p w14:paraId="1B6EEFFF" w14:textId="77777777" w:rsidR="00EF3261" w:rsidRDefault="00EF3261" w:rsidP="00EF3261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g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</w:p>
    <w:p w14:paraId="09F9C582" w14:textId="77777777" w:rsidR="00EF3261" w:rsidRDefault="00EF3261" w:rsidP="00EF3261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ka</w:t>
      </w:r>
      <w:proofErr w:type="spellEnd"/>
    </w:p>
    <w:p w14:paraId="4E1AC4B9" w14:textId="77777777" w:rsidR="00EF3261" w:rsidRDefault="00EF3261" w:rsidP="00EF3261">
      <w:pPr>
        <w:pStyle w:val="ListParagraph"/>
        <w:numPr>
          <w:ilvl w:val="0"/>
          <w:numId w:val="16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tting susu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pas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3F9C565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16ABE0" w14:textId="77777777" w:rsidR="00EF3261" w:rsidRDefault="00EF3261" w:rsidP="00EF3261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nyendawa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inum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ASI</w:t>
      </w:r>
    </w:p>
    <w:p w14:paraId="10CC97B4" w14:textId="77777777" w:rsidR="00EF3261" w:rsidRDefault="00EF3261" w:rsidP="00EF3261">
      <w:pPr>
        <w:pStyle w:val="ListParagraph"/>
        <w:autoSpaceDE w:val="0"/>
        <w:autoSpaceDN w:val="0"/>
        <w:adjustRightInd w:val="0"/>
        <w:spacing w:after="0" w:line="36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p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sap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aw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3E49A60" w14:textId="77777777" w:rsidR="00EF3261" w:rsidRDefault="00EF3261" w:rsidP="00EF3261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nd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p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enda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4032160" w14:textId="77777777" w:rsidR="00EF3261" w:rsidRDefault="00EF3261" w:rsidP="00EF3261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lungku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ng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os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nggung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7244B2C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664B505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0815914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D43536C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0AE41328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6ABF8C7E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17DA8FF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CC915B4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95276C7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BA388B5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BC06E7B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05B3FA6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A58A6A" w14:textId="0DB468B8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D22052D" w14:textId="7D2D813C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5C3DE98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4BBC672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i/>
          <w:iCs/>
          <w:sz w:val="24"/>
        </w:rPr>
      </w:pPr>
      <w:r>
        <w:rPr>
          <w:rFonts w:ascii="Times New Roman" w:hAnsi="Times New Roman" w:cs="Times New Roman"/>
          <w:b/>
          <w:i/>
          <w:iCs/>
          <w:sz w:val="24"/>
        </w:rPr>
        <w:lastRenderedPageBreak/>
        <w:t>Lampiran 4</w:t>
      </w:r>
    </w:p>
    <w:p w14:paraId="72B8D742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ATUAN ACARA PENYULUHAN</w:t>
      </w:r>
    </w:p>
    <w:p w14:paraId="3826E2A2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TANDA BAHAYA IBU NIFAS</w:t>
      </w:r>
    </w:p>
    <w:p w14:paraId="46D12ACE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61640563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oko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idan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552F9E06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ub </w:t>
      </w:r>
      <w:proofErr w:type="spellStart"/>
      <w:r>
        <w:rPr>
          <w:rFonts w:ascii="Times New Roman" w:hAnsi="Times New Roman" w:cs="Times New Roman"/>
          <w:sz w:val="24"/>
        </w:rPr>
        <w:t>Poko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1ECE3E13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nyul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Siti </w:t>
      </w:r>
      <w:proofErr w:type="spellStart"/>
      <w:r>
        <w:rPr>
          <w:rFonts w:ascii="Times New Roman" w:hAnsi="Times New Roman" w:cs="Times New Roman"/>
          <w:sz w:val="24"/>
        </w:rPr>
        <w:t>Yuliyanti</w:t>
      </w:r>
      <w:proofErr w:type="spellEnd"/>
    </w:p>
    <w:p w14:paraId="693015F9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ari/</w:t>
      </w:r>
      <w:proofErr w:type="spellStart"/>
      <w:r>
        <w:rPr>
          <w:rFonts w:ascii="Times New Roman" w:hAnsi="Times New Roman" w:cs="Times New Roman"/>
          <w:sz w:val="24"/>
        </w:rPr>
        <w:t>Tangg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Sabtu</w:t>
      </w:r>
      <w:proofErr w:type="spellEnd"/>
      <w:r>
        <w:rPr>
          <w:rFonts w:ascii="Times New Roman" w:hAnsi="Times New Roman" w:cs="Times New Roman"/>
          <w:sz w:val="24"/>
        </w:rPr>
        <w:t xml:space="preserve">, 1 </w:t>
      </w:r>
      <w:proofErr w:type="spellStart"/>
      <w:r>
        <w:rPr>
          <w:rFonts w:ascii="Times New Roman" w:hAnsi="Times New Roman" w:cs="Times New Roman"/>
          <w:sz w:val="24"/>
        </w:rPr>
        <w:t>Februari</w:t>
      </w:r>
      <w:proofErr w:type="spellEnd"/>
      <w:r>
        <w:rPr>
          <w:rFonts w:ascii="Times New Roman" w:hAnsi="Times New Roman" w:cs="Times New Roman"/>
          <w:sz w:val="24"/>
        </w:rPr>
        <w:t xml:space="preserve"> 2020</w:t>
      </w:r>
    </w:p>
    <w:p w14:paraId="74C7DEB3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aktu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15 </w:t>
      </w:r>
      <w:proofErr w:type="spellStart"/>
      <w:r>
        <w:rPr>
          <w:rFonts w:ascii="Times New Roman" w:hAnsi="Times New Roman" w:cs="Times New Roman"/>
          <w:sz w:val="24"/>
        </w:rPr>
        <w:t>men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32B772C9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em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>: PMB D</w:t>
      </w:r>
    </w:p>
    <w:p w14:paraId="42BB694D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as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>: Ny. J</w:t>
      </w:r>
    </w:p>
    <w:p w14:paraId="2AC39879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CBD2A35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Tuju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Instruksiona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Umum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(TIU)</w:t>
      </w:r>
    </w:p>
    <w:p w14:paraId="7008FB55" w14:textId="77777777" w:rsidR="00EF3261" w:rsidRDefault="00EF3261" w:rsidP="00EF3261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</w:rPr>
        <w:t>menda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ul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na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239EE20B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Tuju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Instruksiona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husus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(TIK)</w:t>
      </w:r>
    </w:p>
    <w:p w14:paraId="215284B5" w14:textId="77777777" w:rsidR="00EF3261" w:rsidRDefault="00EF3261" w:rsidP="00EF3261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er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likasi</w:t>
      </w:r>
      <w:proofErr w:type="spellEnd"/>
      <w:r>
        <w:rPr>
          <w:rFonts w:ascii="Times New Roman" w:hAnsi="Times New Roman" w:cs="Times New Roman"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75B9DCE2" w14:textId="77777777" w:rsidR="00EF3261" w:rsidRDefault="00EF3261" w:rsidP="00EF3261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eb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likasi</w:t>
      </w:r>
      <w:proofErr w:type="spellEnd"/>
      <w:r>
        <w:rPr>
          <w:rFonts w:ascii="Times New Roman" w:hAnsi="Times New Roman" w:cs="Times New Roman"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765BAEBA" w14:textId="77777777" w:rsidR="00EF3261" w:rsidRDefault="00EF3261" w:rsidP="00EF3261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364B13AD" w14:textId="77777777" w:rsidR="00EF3261" w:rsidRDefault="00EF3261" w:rsidP="00EF3261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793EA24B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Mater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14:paraId="72E51E44" w14:textId="77777777" w:rsidR="00EF3261" w:rsidRDefault="00EF3261" w:rsidP="00EF3261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erlampir</w:t>
      </w:r>
      <w:proofErr w:type="spellEnd"/>
    </w:p>
    <w:p w14:paraId="5AC6FCD4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edia</w:t>
      </w:r>
    </w:p>
    <w:p w14:paraId="1EDE4109" w14:textId="77777777" w:rsidR="00EF3261" w:rsidRDefault="00EF3261" w:rsidP="00EF3261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t xml:space="preserve">Leaflet </w:t>
      </w:r>
    </w:p>
    <w:p w14:paraId="4F71BEF3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Metode</w:t>
      </w:r>
      <w:proofErr w:type="spellEnd"/>
    </w:p>
    <w:p w14:paraId="59B75175" w14:textId="77777777" w:rsidR="00EF3261" w:rsidRDefault="00EF3261" w:rsidP="00EF3261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onseling</w:t>
      </w:r>
      <w:proofErr w:type="spellEnd"/>
    </w:p>
    <w:p w14:paraId="68BCE5E5" w14:textId="77777777" w:rsidR="00EF3261" w:rsidRDefault="00EF3261" w:rsidP="00EF3261">
      <w:pPr>
        <w:pStyle w:val="ListParagraph"/>
        <w:numPr>
          <w:ilvl w:val="0"/>
          <w:numId w:val="2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isku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31CC6DB7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0A99D210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4A1C555A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3C03379C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6279344F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lastRenderedPageBreak/>
        <w:t>Pelaksana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tbl>
      <w:tblPr>
        <w:tblStyle w:val="TableGrid"/>
        <w:tblW w:w="7605" w:type="dxa"/>
        <w:tblInd w:w="426" w:type="dxa"/>
        <w:tblLayout w:type="fixed"/>
        <w:tblLook w:val="04A0" w:firstRow="1" w:lastRow="0" w:firstColumn="1" w:lastColumn="0" w:noHBand="0" w:noVBand="1"/>
      </w:tblPr>
      <w:tblGrid>
        <w:gridCol w:w="674"/>
        <w:gridCol w:w="1560"/>
        <w:gridCol w:w="3930"/>
        <w:gridCol w:w="1441"/>
      </w:tblGrid>
      <w:tr w:rsidR="00EF3261" w14:paraId="268484DB" w14:textId="77777777" w:rsidTr="00EF3261">
        <w:tc>
          <w:tcPr>
            <w:tcW w:w="6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D8B654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No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D7A97B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 xml:space="preserve">Waktu </w:t>
            </w:r>
          </w:p>
        </w:tc>
        <w:tc>
          <w:tcPr>
            <w:tcW w:w="39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8D9BE9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 xml:space="preserve">Kegiatan Penyuluhan 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A33DBF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 xml:space="preserve">Kegiatan Peserta </w:t>
            </w:r>
          </w:p>
        </w:tc>
      </w:tr>
      <w:tr w:rsidR="00EF3261" w14:paraId="2E3FDA27" w14:textId="77777777" w:rsidTr="00EF3261">
        <w:tc>
          <w:tcPr>
            <w:tcW w:w="6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E98F70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309946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mbukaan </w:t>
            </w:r>
          </w:p>
          <w:p w14:paraId="1674E740" w14:textId="77777777" w:rsidR="00EF3261" w:rsidRDefault="00EF3261" w:rsidP="00D52EEF">
            <w:pPr>
              <w:pStyle w:val="ListParagraph"/>
              <w:numPr>
                <w:ilvl w:val="0"/>
                <w:numId w:val="22"/>
              </w:numPr>
              <w:spacing w:line="360" w:lineRule="auto"/>
              <w:ind w:left="167" w:hanging="18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 menit)</w:t>
            </w:r>
          </w:p>
        </w:tc>
        <w:tc>
          <w:tcPr>
            <w:tcW w:w="39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D84D68" w14:textId="77777777" w:rsidR="00EF3261" w:rsidRDefault="00EF3261" w:rsidP="00D52EEF">
            <w:pPr>
              <w:pStyle w:val="ListParagraph"/>
              <w:numPr>
                <w:ilvl w:val="0"/>
                <w:numId w:val="23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Salam pembuka </w:t>
            </w:r>
          </w:p>
          <w:p w14:paraId="0E1E4961" w14:textId="77777777" w:rsidR="00EF3261" w:rsidRDefault="00EF3261" w:rsidP="00D52EEF">
            <w:pPr>
              <w:pStyle w:val="ListParagraph"/>
              <w:numPr>
                <w:ilvl w:val="0"/>
                <w:numId w:val="23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mberi kesempatan kepada ibu untuk menjelaskan yang telah ibu ketahui sebelumnya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F1C35D" w14:textId="77777777" w:rsidR="00EF3261" w:rsidRDefault="00EF3261" w:rsidP="00D52EEF">
            <w:pPr>
              <w:pStyle w:val="ListParagraph"/>
              <w:numPr>
                <w:ilvl w:val="0"/>
                <w:numId w:val="24"/>
              </w:numPr>
              <w:spacing w:line="360" w:lineRule="auto"/>
              <w:ind w:left="76" w:right="-106" w:hanging="18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awab salam</w:t>
            </w:r>
          </w:p>
          <w:p w14:paraId="67E0984E" w14:textId="77777777" w:rsidR="00EF3261" w:rsidRDefault="00EF3261" w:rsidP="00D52EEF">
            <w:pPr>
              <w:pStyle w:val="ListParagraph"/>
              <w:numPr>
                <w:ilvl w:val="0"/>
                <w:numId w:val="24"/>
              </w:numPr>
              <w:spacing w:line="360" w:lineRule="auto"/>
              <w:ind w:left="76" w:right="-106" w:hanging="180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elaskan yang ibu ketahui</w:t>
            </w:r>
          </w:p>
        </w:tc>
      </w:tr>
      <w:tr w:rsidR="00EF3261" w14:paraId="5004C821" w14:textId="77777777" w:rsidTr="00EF3261">
        <w:tc>
          <w:tcPr>
            <w:tcW w:w="6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A0E0A2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2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D69838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ngembang-an materi </w:t>
            </w:r>
          </w:p>
          <w:p w14:paraId="539A6F5D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(8 menit)</w:t>
            </w:r>
          </w:p>
        </w:tc>
        <w:tc>
          <w:tcPr>
            <w:tcW w:w="39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AF2683" w14:textId="77777777" w:rsidR="00EF3261" w:rsidRDefault="00EF3261">
            <w:pPr>
              <w:spacing w:line="360" w:lineRule="auto"/>
              <w:ind w:left="-57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mberitahu ibu mengenai tanda bahaya nifas, meliputi:</w:t>
            </w:r>
          </w:p>
          <w:p w14:paraId="686566B9" w14:textId="77777777" w:rsidR="00EF3261" w:rsidRDefault="00EF3261" w:rsidP="00D52EEF">
            <w:pPr>
              <w:pStyle w:val="ListParagraph"/>
              <w:numPr>
                <w:ilvl w:val="0"/>
                <w:numId w:val="25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jelaskan pengertian komplikasi masa nifas</w:t>
            </w:r>
          </w:p>
          <w:p w14:paraId="1522C012" w14:textId="77777777" w:rsidR="00EF3261" w:rsidRDefault="00EF3261" w:rsidP="00D52EEF">
            <w:pPr>
              <w:pStyle w:val="ListParagraph"/>
              <w:numPr>
                <w:ilvl w:val="0"/>
                <w:numId w:val="25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elaskan penyebab komplikasi masa nifas </w:t>
            </w:r>
          </w:p>
          <w:p w14:paraId="712F257D" w14:textId="77777777" w:rsidR="00EF3261" w:rsidRDefault="00EF3261" w:rsidP="00D52EEF">
            <w:pPr>
              <w:pStyle w:val="ListParagraph"/>
              <w:numPr>
                <w:ilvl w:val="0"/>
                <w:numId w:val="25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elaskan tujuan tanda bahaya nifas </w:t>
            </w:r>
          </w:p>
          <w:p w14:paraId="38BE1A08" w14:textId="77777777" w:rsidR="00EF3261" w:rsidRDefault="00EF3261" w:rsidP="00D52EEF">
            <w:pPr>
              <w:pStyle w:val="ListParagraph"/>
              <w:numPr>
                <w:ilvl w:val="0"/>
                <w:numId w:val="25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elaskan tanda bahaya pada ibu nifas 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F974DA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yimak </w:t>
            </w:r>
          </w:p>
        </w:tc>
      </w:tr>
      <w:tr w:rsidR="00EF3261" w14:paraId="41EB6D2D" w14:textId="77777777" w:rsidTr="00EF3261">
        <w:tc>
          <w:tcPr>
            <w:tcW w:w="6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7E7A6B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3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2B524F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nutup </w:t>
            </w:r>
          </w:p>
          <w:p w14:paraId="7E0168B4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(5 menit)</w:t>
            </w:r>
          </w:p>
        </w:tc>
        <w:tc>
          <w:tcPr>
            <w:tcW w:w="39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1AB096" w14:textId="77777777" w:rsidR="00EF3261" w:rsidRDefault="00EF3261" w:rsidP="00D52EEF">
            <w:pPr>
              <w:pStyle w:val="ListParagraph"/>
              <w:numPr>
                <w:ilvl w:val="0"/>
                <w:numId w:val="26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mberi kesempatan ibu untuk bertanya </w:t>
            </w:r>
          </w:p>
          <w:p w14:paraId="75F5333F" w14:textId="77777777" w:rsidR="00EF3261" w:rsidRDefault="00EF3261" w:rsidP="00D52EEF">
            <w:pPr>
              <w:pStyle w:val="ListParagraph"/>
              <w:numPr>
                <w:ilvl w:val="0"/>
                <w:numId w:val="26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Evaluasi kegiatan </w:t>
            </w:r>
          </w:p>
          <w:p w14:paraId="5ABBE009" w14:textId="77777777" w:rsidR="00EF3261" w:rsidRDefault="00EF3261" w:rsidP="00D52EEF">
            <w:pPr>
              <w:pStyle w:val="ListParagraph"/>
              <w:numPr>
                <w:ilvl w:val="0"/>
                <w:numId w:val="26"/>
              </w:numPr>
              <w:spacing w:line="360" w:lineRule="auto"/>
              <w:ind w:left="213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utup dengan salam 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8EA5B0" w14:textId="77777777" w:rsidR="00EF3261" w:rsidRDefault="00EF3261" w:rsidP="00D52EEF">
            <w:pPr>
              <w:pStyle w:val="ListParagraph"/>
              <w:numPr>
                <w:ilvl w:val="0"/>
                <w:numId w:val="27"/>
              </w:numPr>
              <w:spacing w:line="360" w:lineRule="auto"/>
              <w:ind w:left="166" w:hanging="256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Bertanya</w:t>
            </w:r>
          </w:p>
          <w:p w14:paraId="1F774AC6" w14:textId="77777777" w:rsidR="00EF3261" w:rsidRDefault="00EF3261" w:rsidP="00D52EEF">
            <w:pPr>
              <w:pStyle w:val="ListParagraph"/>
              <w:numPr>
                <w:ilvl w:val="0"/>
                <w:numId w:val="27"/>
              </w:numPr>
              <w:spacing w:line="360" w:lineRule="auto"/>
              <w:ind w:left="166" w:hanging="256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dengar</w:t>
            </w:r>
          </w:p>
          <w:p w14:paraId="3E7C4EE5" w14:textId="77777777" w:rsidR="00EF3261" w:rsidRDefault="00EF3261" w:rsidP="00D52EEF">
            <w:pPr>
              <w:pStyle w:val="ListParagraph"/>
              <w:numPr>
                <w:ilvl w:val="0"/>
                <w:numId w:val="27"/>
              </w:numPr>
              <w:spacing w:line="360" w:lineRule="auto"/>
              <w:ind w:left="166" w:hanging="256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awab salam </w:t>
            </w:r>
          </w:p>
        </w:tc>
      </w:tr>
    </w:tbl>
    <w:p w14:paraId="7FC823D9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3C142721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Evaluas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14:paraId="6C2DFB05" w14:textId="77777777" w:rsidR="00EF3261" w:rsidRDefault="00EF3261" w:rsidP="00EF3261">
      <w:pPr>
        <w:pStyle w:val="ListParagraph"/>
        <w:numPr>
          <w:ilvl w:val="0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3B03ED72" w14:textId="77777777" w:rsidR="00EF3261" w:rsidRDefault="00EF3261" w:rsidP="00EF3261">
      <w:pPr>
        <w:pStyle w:val="ListParagraph"/>
        <w:numPr>
          <w:ilvl w:val="0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20B9075B" w14:textId="77777777" w:rsidR="00EF3261" w:rsidRDefault="00EF3261" w:rsidP="00EF3261">
      <w:pPr>
        <w:pStyle w:val="ListParagraph"/>
        <w:spacing w:after="0" w:line="360" w:lineRule="auto"/>
        <w:ind w:left="786"/>
        <w:jc w:val="both"/>
        <w:rPr>
          <w:rFonts w:ascii="Times New Roman" w:hAnsi="Times New Roman" w:cs="Times New Roman"/>
          <w:sz w:val="24"/>
        </w:rPr>
      </w:pPr>
    </w:p>
    <w:p w14:paraId="755BF8D6" w14:textId="77777777" w:rsidR="00EF3261" w:rsidRDefault="00EF3261" w:rsidP="00EF3261">
      <w:pPr>
        <w:pStyle w:val="ListParagraph"/>
        <w:numPr>
          <w:ilvl w:val="0"/>
          <w:numId w:val="18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Daftar </w:t>
      </w:r>
      <w:proofErr w:type="spellStart"/>
      <w:r>
        <w:rPr>
          <w:rFonts w:ascii="Times New Roman" w:hAnsi="Times New Roman" w:cs="Times New Roman"/>
          <w:b/>
          <w:sz w:val="24"/>
        </w:rPr>
        <w:t>Pustaka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14:paraId="64660E38" w14:textId="77777777" w:rsidR="00EF3261" w:rsidRDefault="00EF3261" w:rsidP="00EF3261">
      <w:pPr>
        <w:pStyle w:val="ListParagraph"/>
        <w:numPr>
          <w:ilvl w:val="0"/>
          <w:numId w:val="2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Gunaw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Nardho</w:t>
      </w:r>
      <w:proofErr w:type="spellEnd"/>
      <w:r>
        <w:rPr>
          <w:rFonts w:ascii="Times New Roman" w:hAnsi="Times New Roman" w:cs="Times New Roman"/>
          <w:sz w:val="24"/>
        </w:rPr>
        <w:t xml:space="preserve">. 1994. </w:t>
      </w:r>
      <w:proofErr w:type="spellStart"/>
      <w:r>
        <w:rPr>
          <w:rFonts w:ascii="Times New Roman" w:hAnsi="Times New Roman" w:cs="Times New Roman"/>
          <w:sz w:val="24"/>
        </w:rPr>
        <w:t>Pedo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ang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olo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alina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tug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skesma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gramStart"/>
      <w:r>
        <w:rPr>
          <w:rFonts w:ascii="Times New Roman" w:hAnsi="Times New Roman" w:cs="Times New Roman"/>
          <w:sz w:val="24"/>
        </w:rPr>
        <w:t>Jakarta :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parte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RI</w:t>
      </w:r>
    </w:p>
    <w:p w14:paraId="3A3C6A83" w14:textId="77777777" w:rsidR="00EF3261" w:rsidRDefault="00EF3261" w:rsidP="00EF3261">
      <w:pPr>
        <w:pStyle w:val="ListParagraph"/>
        <w:numPr>
          <w:ilvl w:val="0"/>
          <w:numId w:val="2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yafrudi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gramStart"/>
      <w:r>
        <w:rPr>
          <w:rFonts w:ascii="Times New Roman" w:hAnsi="Times New Roman" w:cs="Times New Roman"/>
          <w:sz w:val="24"/>
        </w:rPr>
        <w:t>Hamidah.2009.Kebidanan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unitas.Jakarta</w:t>
      </w:r>
      <w:proofErr w:type="spellEnd"/>
      <w:r>
        <w:rPr>
          <w:rFonts w:ascii="Times New Roman" w:hAnsi="Times New Roman" w:cs="Times New Roman"/>
          <w:sz w:val="24"/>
        </w:rPr>
        <w:t>: EGC</w:t>
      </w:r>
    </w:p>
    <w:p w14:paraId="3ACEFA35" w14:textId="77777777" w:rsidR="00EF3261" w:rsidRDefault="00EF3261" w:rsidP="00EF3261">
      <w:pPr>
        <w:pStyle w:val="ListParagraph"/>
        <w:numPr>
          <w:ilvl w:val="0"/>
          <w:numId w:val="2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itriani</w:t>
      </w:r>
      <w:proofErr w:type="spellEnd"/>
      <w:r>
        <w:rPr>
          <w:rFonts w:ascii="Times New Roman" w:hAnsi="Times New Roman" w:cs="Times New Roman"/>
          <w:sz w:val="24"/>
        </w:rPr>
        <w:t xml:space="preserve"> Risa, </w:t>
      </w:r>
      <w:proofErr w:type="spellStart"/>
      <w:r>
        <w:rPr>
          <w:rFonts w:ascii="Times New Roman" w:hAnsi="Times New Roman" w:cs="Times New Roman"/>
          <w:sz w:val="24"/>
        </w:rPr>
        <w:t>Andriya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Rika.2014.Panduan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ngka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id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Normal (</w:t>
      </w:r>
      <w:proofErr w:type="spellStart"/>
      <w:r>
        <w:rPr>
          <w:rFonts w:ascii="Times New Roman" w:hAnsi="Times New Roman" w:cs="Times New Roman"/>
          <w:sz w:val="24"/>
        </w:rPr>
        <w:t>Askeb</w:t>
      </w:r>
      <w:proofErr w:type="spellEnd"/>
      <w:r>
        <w:rPr>
          <w:rFonts w:ascii="Times New Roman" w:hAnsi="Times New Roman" w:cs="Times New Roman"/>
          <w:sz w:val="24"/>
        </w:rPr>
        <w:t xml:space="preserve"> III).Yogyakarta: </w:t>
      </w:r>
      <w:proofErr w:type="spellStart"/>
      <w:r>
        <w:rPr>
          <w:rFonts w:ascii="Times New Roman" w:hAnsi="Times New Roman" w:cs="Times New Roman"/>
          <w:sz w:val="24"/>
        </w:rPr>
        <w:t>Deepublis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08B1F4F2" w14:textId="07191297" w:rsidR="00EF3261" w:rsidRPr="00EF3261" w:rsidRDefault="00EF3261" w:rsidP="00EF3261">
      <w:pPr>
        <w:pStyle w:val="ListParagraph"/>
        <w:numPr>
          <w:ilvl w:val="0"/>
          <w:numId w:val="2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Rini</w:t>
      </w:r>
      <w:proofErr w:type="spellEnd"/>
      <w:r>
        <w:rPr>
          <w:rFonts w:ascii="Times New Roman" w:hAnsi="Times New Roman" w:cs="Times New Roman"/>
          <w:sz w:val="24"/>
        </w:rPr>
        <w:t xml:space="preserve"> Susilo, </w:t>
      </w:r>
      <w:proofErr w:type="spellStart"/>
      <w:r>
        <w:rPr>
          <w:rFonts w:ascii="Times New Roman" w:hAnsi="Times New Roman" w:cs="Times New Roman"/>
          <w:sz w:val="24"/>
        </w:rPr>
        <w:t>Kum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Feti.2017.Panduan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r>
        <w:rPr>
          <w:rFonts w:ascii="Times New Roman" w:hAnsi="Times New Roman" w:cs="Times New Roman"/>
          <w:i/>
          <w:sz w:val="24"/>
        </w:rPr>
        <w:t xml:space="preserve">Evidence Based </w:t>
      </w:r>
      <w:proofErr w:type="spellStart"/>
      <w:r>
        <w:rPr>
          <w:rFonts w:ascii="Times New Roman" w:hAnsi="Times New Roman" w:cs="Times New Roman"/>
          <w:i/>
          <w:sz w:val="24"/>
        </w:rPr>
        <w:t>Practice</w:t>
      </w:r>
      <w:r>
        <w:rPr>
          <w:rFonts w:ascii="Times New Roman" w:hAnsi="Times New Roman" w:cs="Times New Roman"/>
          <w:sz w:val="24"/>
        </w:rPr>
        <w:t>.Yogyakarta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Deepublis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2E0EA608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MATERI </w:t>
      </w:r>
    </w:p>
    <w:p w14:paraId="03044AA4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TANDA BAHAYA NIFAS</w:t>
      </w:r>
    </w:p>
    <w:p w14:paraId="56B01EDD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3D9CE159" w14:textId="77777777" w:rsidR="00EF3261" w:rsidRDefault="00EF3261" w:rsidP="00EF3261">
      <w:pPr>
        <w:pStyle w:val="ListParagraph"/>
        <w:numPr>
          <w:ilvl w:val="0"/>
          <w:numId w:val="30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Pengerti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komplik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467DF4BD" w14:textId="77777777" w:rsidR="00EF3261" w:rsidRDefault="00EF3261" w:rsidP="00EF3261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omplikasi</w:t>
      </w:r>
      <w:proofErr w:type="spellEnd"/>
      <w:r>
        <w:rPr>
          <w:rFonts w:ascii="Times New Roman" w:hAnsi="Times New Roman" w:cs="Times New Roman"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adaan</w:t>
      </w:r>
      <w:proofErr w:type="spellEnd"/>
      <w:r>
        <w:rPr>
          <w:rFonts w:ascii="Times New Roman" w:hAnsi="Times New Roman" w:cs="Times New Roman"/>
          <w:sz w:val="24"/>
        </w:rPr>
        <w:t xml:space="preserve"> abnormal pada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sebabkan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</w:rPr>
        <w:t>masuk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man-kum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dalam</w:t>
      </w:r>
      <w:proofErr w:type="spellEnd"/>
      <w:r>
        <w:rPr>
          <w:rFonts w:ascii="Times New Roman" w:hAnsi="Times New Roman" w:cs="Times New Roman"/>
          <w:sz w:val="24"/>
        </w:rPr>
        <w:t xml:space="preserve"> genitalia pada </w:t>
      </w:r>
      <w:proofErr w:type="spellStart"/>
      <w:r>
        <w:rPr>
          <w:rFonts w:ascii="Times New Roman" w:hAnsi="Times New Roman" w:cs="Times New Roman"/>
          <w:sz w:val="24"/>
        </w:rPr>
        <w:t>wak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alina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dar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sc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ali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up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eb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a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namu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ngkat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edi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ah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ju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onjo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eb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a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orbid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14:paraId="6922D598" w14:textId="77777777" w:rsidR="00EF3261" w:rsidRDefault="00EF3261" w:rsidP="00EF3261">
      <w:pPr>
        <w:pStyle w:val="ListParagraph"/>
        <w:numPr>
          <w:ilvl w:val="0"/>
          <w:numId w:val="30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Penyebab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nfek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78690760" w14:textId="77777777" w:rsidR="00EF3261" w:rsidRDefault="00EF3261" w:rsidP="00EF3261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ikroorganism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eb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erpera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as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ar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eksogen</w:t>
      </w:r>
      <w:proofErr w:type="spellEnd"/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hi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eri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ndiri</w:t>
      </w:r>
      <w:proofErr w:type="spellEnd"/>
      <w:r>
        <w:rPr>
          <w:rFonts w:ascii="Times New Roman" w:hAnsi="Times New Roman" w:cs="Times New Roman"/>
          <w:sz w:val="24"/>
        </w:rPr>
        <w:t xml:space="preserve"> (endogen). </w:t>
      </w:r>
      <w:proofErr w:type="spellStart"/>
      <w:r>
        <w:rPr>
          <w:rFonts w:ascii="Times New Roman" w:hAnsi="Times New Roman" w:cs="Times New Roman"/>
          <w:sz w:val="24"/>
        </w:rPr>
        <w:t>Mikroorganisme</w:t>
      </w:r>
      <w:proofErr w:type="spellEnd"/>
      <w:r>
        <w:rPr>
          <w:rFonts w:ascii="Times New Roman" w:hAnsi="Times New Roman" w:cs="Times New Roman"/>
          <w:sz w:val="24"/>
        </w:rPr>
        <w:t xml:space="preserve"> endogen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r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ebab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eks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Mikroorganisme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erser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ebab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olo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treptokokus</w:t>
      </w:r>
      <w:proofErr w:type="spellEnd"/>
      <w:r>
        <w:rPr>
          <w:rFonts w:ascii="Times New Roman" w:hAnsi="Times New Roman" w:cs="Times New Roman"/>
          <w:sz w:val="24"/>
        </w:rPr>
        <w:t xml:space="preserve">, basil </w:t>
      </w:r>
      <w:proofErr w:type="spellStart"/>
      <w:r>
        <w:rPr>
          <w:rFonts w:ascii="Times New Roman" w:hAnsi="Times New Roman" w:cs="Times New Roman"/>
          <w:sz w:val="24"/>
        </w:rPr>
        <w:t>koli</w:t>
      </w:r>
      <w:proofErr w:type="spellEnd"/>
      <w:r>
        <w:rPr>
          <w:rFonts w:ascii="Times New Roman" w:hAnsi="Times New Roman" w:cs="Times New Roman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</w:rPr>
        <w:t>stafilakokus</w:t>
      </w:r>
      <w:proofErr w:type="spellEnd"/>
      <w:r>
        <w:rPr>
          <w:rFonts w:ascii="Times New Roman" w:hAnsi="Times New Roman" w:cs="Times New Roman"/>
          <w:sz w:val="24"/>
        </w:rPr>
        <w:t xml:space="preserve">. Akan </w:t>
      </w:r>
      <w:proofErr w:type="spellStart"/>
      <w:r>
        <w:rPr>
          <w:rFonts w:ascii="Times New Roman" w:hAnsi="Times New Roman" w:cs="Times New Roman"/>
          <w:sz w:val="24"/>
        </w:rPr>
        <w:t>tetap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dang-kad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kroorganisme</w:t>
      </w:r>
      <w:proofErr w:type="spellEnd"/>
      <w:r>
        <w:rPr>
          <w:rFonts w:ascii="Times New Roman" w:hAnsi="Times New Roman" w:cs="Times New Roman"/>
          <w:sz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</w:rPr>
        <w:t>memeg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an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r>
        <w:rPr>
          <w:rFonts w:ascii="Times New Roman" w:hAnsi="Times New Roman" w:cs="Times New Roman"/>
          <w:i/>
          <w:sz w:val="24"/>
        </w:rPr>
        <w:t xml:space="preserve">Clostridium </w:t>
      </w:r>
      <w:proofErr w:type="spellStart"/>
      <w:r>
        <w:rPr>
          <w:rFonts w:ascii="Times New Roman" w:hAnsi="Times New Roman" w:cs="Times New Roman"/>
          <w:i/>
          <w:sz w:val="24"/>
        </w:rPr>
        <w:t>Weichi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, Gonococcus, Salmonella </w:t>
      </w:r>
      <w:proofErr w:type="spellStart"/>
      <w:r>
        <w:rPr>
          <w:rFonts w:ascii="Times New Roman" w:hAnsi="Times New Roman" w:cs="Times New Roman"/>
          <w:i/>
          <w:sz w:val="24"/>
        </w:rPr>
        <w:t>typhii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</w:rPr>
        <w:t>Clostidium</w:t>
      </w:r>
      <w:proofErr w:type="spellEnd"/>
      <w:r>
        <w:rPr>
          <w:rFonts w:ascii="Times New Roman" w:hAnsi="Times New Roman" w:cs="Times New Roman"/>
          <w:i/>
          <w:sz w:val="24"/>
        </w:rPr>
        <w:t xml:space="preserve"> tetani</w:t>
      </w:r>
      <w:r>
        <w:rPr>
          <w:rFonts w:ascii="Times New Roman" w:hAnsi="Times New Roman" w:cs="Times New Roman"/>
          <w:sz w:val="24"/>
        </w:rPr>
        <w:t>.</w:t>
      </w:r>
    </w:p>
    <w:p w14:paraId="704CE1F0" w14:textId="77777777" w:rsidR="00EF3261" w:rsidRDefault="00EF3261" w:rsidP="00EF3261">
      <w:pPr>
        <w:pStyle w:val="ListParagraph"/>
        <w:numPr>
          <w:ilvl w:val="0"/>
          <w:numId w:val="30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Tuju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tanda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bahaya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50849BF6" w14:textId="77777777" w:rsidR="00EF3261" w:rsidRDefault="00EF3261" w:rsidP="00EF3261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n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ge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olo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na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d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okte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ngs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elam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i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0A601C3D" w14:textId="77777777" w:rsidR="00EF3261" w:rsidRDefault="00EF3261" w:rsidP="00EF3261">
      <w:pPr>
        <w:pStyle w:val="ListParagraph"/>
        <w:numPr>
          <w:ilvl w:val="0"/>
          <w:numId w:val="30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Tanda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bahaya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24280AE8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rdar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eb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ingk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dar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ba-tiba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melebih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id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i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dar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seb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asah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</w:rPr>
        <w:t>pembal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it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k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engah</w:t>
      </w:r>
      <w:proofErr w:type="spellEnd"/>
      <w:r>
        <w:rPr>
          <w:rFonts w:ascii="Times New Roman" w:hAnsi="Times New Roman" w:cs="Times New Roman"/>
          <w:sz w:val="24"/>
        </w:rPr>
        <w:t xml:space="preserve"> jam)</w:t>
      </w:r>
    </w:p>
    <w:p w14:paraId="2F372958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ngelu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airan</w:t>
      </w:r>
      <w:proofErr w:type="spellEnd"/>
      <w:r>
        <w:rPr>
          <w:rFonts w:ascii="Times New Roman" w:hAnsi="Times New Roman" w:cs="Times New Roman"/>
          <w:sz w:val="24"/>
        </w:rPr>
        <w:t xml:space="preserve"> vaginal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su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ker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7239DE3F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asa </w:t>
      </w:r>
      <w:proofErr w:type="spellStart"/>
      <w:r>
        <w:rPr>
          <w:rFonts w:ascii="Times New Roman" w:hAnsi="Times New Roman" w:cs="Times New Roman"/>
          <w:sz w:val="24"/>
        </w:rPr>
        <w:t>nyeri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per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w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nggung</w:t>
      </w:r>
      <w:proofErr w:type="spellEnd"/>
    </w:p>
    <w:p w14:paraId="31100974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pal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e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ru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nye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pigastrik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lihatan</w:t>
      </w:r>
      <w:proofErr w:type="spellEnd"/>
    </w:p>
    <w:p w14:paraId="4F4776A4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mbengkak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wajah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tang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emam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untah</w:t>
      </w:r>
      <w:proofErr w:type="spellEnd"/>
      <w:r>
        <w:rPr>
          <w:rFonts w:ascii="Times New Roman" w:hAnsi="Times New Roman" w:cs="Times New Roman"/>
          <w:sz w:val="24"/>
        </w:rPr>
        <w:t xml:space="preserve">, rasa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wak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ang</w:t>
      </w:r>
      <w:proofErr w:type="spellEnd"/>
      <w:r>
        <w:rPr>
          <w:rFonts w:ascii="Times New Roman" w:hAnsi="Times New Roman" w:cs="Times New Roman"/>
          <w:sz w:val="24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</w:rPr>
        <w:t>sen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nak</w:t>
      </w:r>
      <w:proofErr w:type="spellEnd"/>
      <w:r>
        <w:rPr>
          <w:rFonts w:ascii="Times New Roman" w:hAnsi="Times New Roman" w:cs="Times New Roman"/>
          <w:sz w:val="24"/>
        </w:rPr>
        <w:t xml:space="preserve"> badan.</w:t>
      </w:r>
    </w:p>
    <w:p w14:paraId="039F40B5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ayudar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merah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anas</w:t>
      </w:r>
      <w:proofErr w:type="spellEnd"/>
      <w:r>
        <w:rPr>
          <w:rFonts w:ascii="Times New Roman" w:hAnsi="Times New Roman" w:cs="Times New Roman"/>
          <w:sz w:val="24"/>
        </w:rPr>
        <w:t>, dan/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</w:p>
    <w:p w14:paraId="0F820C0A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lastRenderedPageBreak/>
        <w:t>Kehil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e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ktu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kepanj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0B149C86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asa </w:t>
      </w:r>
      <w:proofErr w:type="spellStart"/>
      <w:r>
        <w:rPr>
          <w:rFonts w:ascii="Times New Roman" w:hAnsi="Times New Roman" w:cs="Times New Roman"/>
          <w:sz w:val="24"/>
        </w:rPr>
        <w:t>sakit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war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h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elembutan</w:t>
      </w:r>
      <w:proofErr w:type="spellEnd"/>
      <w:r>
        <w:rPr>
          <w:rFonts w:ascii="Times New Roman" w:hAnsi="Times New Roman" w:cs="Times New Roman"/>
          <w:sz w:val="24"/>
        </w:rPr>
        <w:t xml:space="preserve"> dan/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ngkakan</w:t>
      </w:r>
      <w:proofErr w:type="spellEnd"/>
      <w:r>
        <w:rPr>
          <w:rFonts w:ascii="Times New Roman" w:hAnsi="Times New Roman" w:cs="Times New Roman"/>
          <w:sz w:val="24"/>
        </w:rPr>
        <w:t xml:space="preserve"> pada kaki</w:t>
      </w:r>
    </w:p>
    <w:p w14:paraId="30C57FB2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d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u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ri-sen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</w:p>
    <w:p w14:paraId="23C0A04A" w14:textId="77777777" w:rsidR="00EF3261" w:rsidRDefault="00EF3261" w:rsidP="00EF3261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r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t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na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engah-eng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2FD1FB72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5A7FF9C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3905CA2E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E2A1DA1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0BF77F1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6C6912D8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604CE73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170CD7F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6F88520F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BC0E9E1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2D95441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3681EA3A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310377C8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6D16FCC9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5EC8FA6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7F4FAB0B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E61B9BC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761F3B22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72C7F63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711FD280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6CDB7B06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3B0B7F34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31BC8A1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BECA10E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FEB6462" w14:textId="67EADC15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</w:rPr>
      </w:pPr>
    </w:p>
    <w:p w14:paraId="3809F86E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</w:rPr>
      </w:pPr>
    </w:p>
    <w:p w14:paraId="6476FCAF" w14:textId="77777777" w:rsidR="00EF3261" w:rsidRDefault="00EF3261" w:rsidP="00EF3261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3C8B3CB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i/>
          <w:iCs/>
          <w:sz w:val="24"/>
        </w:rPr>
      </w:pPr>
      <w:r>
        <w:rPr>
          <w:rFonts w:ascii="Times New Roman" w:hAnsi="Times New Roman" w:cs="Times New Roman"/>
          <w:b/>
          <w:i/>
          <w:iCs/>
          <w:sz w:val="24"/>
        </w:rPr>
        <w:lastRenderedPageBreak/>
        <w:t>Lampiran 5</w:t>
      </w:r>
    </w:p>
    <w:p w14:paraId="05A65402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ATUAN ACARA PENYULUHAN</w:t>
      </w:r>
    </w:p>
    <w:p w14:paraId="58F17B5C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KEBUTUHAN DASAR IBU NIFAS</w:t>
      </w:r>
    </w:p>
    <w:p w14:paraId="43165FD3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4C66EE9A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oko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idan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23DC78B1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ub </w:t>
      </w:r>
      <w:proofErr w:type="spellStart"/>
      <w:r>
        <w:rPr>
          <w:rFonts w:ascii="Times New Roman" w:hAnsi="Times New Roman" w:cs="Times New Roman"/>
          <w:sz w:val="24"/>
        </w:rPr>
        <w:t>Poko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s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5C0EE39C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nyul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Siti </w:t>
      </w:r>
      <w:proofErr w:type="spellStart"/>
      <w:r>
        <w:rPr>
          <w:rFonts w:ascii="Times New Roman" w:hAnsi="Times New Roman" w:cs="Times New Roman"/>
          <w:sz w:val="24"/>
        </w:rPr>
        <w:t>Yuliyanti</w:t>
      </w:r>
      <w:proofErr w:type="spellEnd"/>
    </w:p>
    <w:p w14:paraId="423EB22F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ari/</w:t>
      </w:r>
      <w:proofErr w:type="spellStart"/>
      <w:r>
        <w:rPr>
          <w:rFonts w:ascii="Times New Roman" w:hAnsi="Times New Roman" w:cs="Times New Roman"/>
          <w:sz w:val="24"/>
        </w:rPr>
        <w:t>Tangg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Minggu</w:t>
      </w:r>
      <w:proofErr w:type="spellEnd"/>
      <w:r>
        <w:rPr>
          <w:rFonts w:ascii="Times New Roman" w:hAnsi="Times New Roman" w:cs="Times New Roman"/>
          <w:sz w:val="24"/>
        </w:rPr>
        <w:t xml:space="preserve">, 2 </w:t>
      </w:r>
      <w:proofErr w:type="spellStart"/>
      <w:r>
        <w:rPr>
          <w:rFonts w:ascii="Times New Roman" w:hAnsi="Times New Roman" w:cs="Times New Roman"/>
          <w:sz w:val="24"/>
        </w:rPr>
        <w:t>Februari</w:t>
      </w:r>
      <w:proofErr w:type="spellEnd"/>
      <w:r>
        <w:rPr>
          <w:rFonts w:ascii="Times New Roman" w:hAnsi="Times New Roman" w:cs="Times New Roman"/>
          <w:sz w:val="24"/>
        </w:rPr>
        <w:t xml:space="preserve"> 2020</w:t>
      </w:r>
    </w:p>
    <w:p w14:paraId="7A469F18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aktu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20 </w:t>
      </w:r>
      <w:proofErr w:type="spellStart"/>
      <w:r>
        <w:rPr>
          <w:rFonts w:ascii="Times New Roman" w:hAnsi="Times New Roman" w:cs="Times New Roman"/>
          <w:sz w:val="24"/>
        </w:rPr>
        <w:t>men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02525CC0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em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>: PMB D</w:t>
      </w:r>
    </w:p>
    <w:p w14:paraId="2CBCDD23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asar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: Ny. J </w:t>
      </w:r>
    </w:p>
    <w:p w14:paraId="647C41B6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0DF1C43A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Tuju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Instruksiona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Umum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(TIU)</w:t>
      </w:r>
    </w:p>
    <w:p w14:paraId="0F01A822" w14:textId="77777777" w:rsidR="00EF3261" w:rsidRDefault="00EF3261" w:rsidP="00EF3261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</w:rPr>
        <w:t>menda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yul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ser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tah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sar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14:paraId="4D9BE9A2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Tuju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Instruksiona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husus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(TIK)</w:t>
      </w:r>
    </w:p>
    <w:p w14:paraId="715EB80D" w14:textId="77777777" w:rsidR="00EF3261" w:rsidRDefault="00EF3261" w:rsidP="00EF3261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fin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59C7C082" w14:textId="77777777" w:rsidR="00EF3261" w:rsidRDefault="00EF3261" w:rsidP="00EF3261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ung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5F3129BF" w14:textId="77777777" w:rsidR="00EF3261" w:rsidRDefault="00EF3261" w:rsidP="00EF3261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anju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7C1B5B26" w14:textId="77777777" w:rsidR="00EF3261" w:rsidRDefault="00EF3261" w:rsidP="00EF3261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at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</w:p>
    <w:p w14:paraId="4084CE0B" w14:textId="77777777" w:rsidR="00EF3261" w:rsidRDefault="00EF3261" w:rsidP="00EF3261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</w:p>
    <w:p w14:paraId="41E164F9" w14:textId="77777777" w:rsidR="00EF3261" w:rsidRDefault="00EF3261" w:rsidP="00EF3261">
      <w:pPr>
        <w:pStyle w:val="ListParagraph"/>
        <w:numPr>
          <w:ilvl w:val="0"/>
          <w:numId w:val="3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sitira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7EEB6A49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Mater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14:paraId="28597DD0" w14:textId="77777777" w:rsidR="00EF3261" w:rsidRDefault="00EF3261" w:rsidP="00EF3261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Terlampir</w:t>
      </w:r>
      <w:proofErr w:type="spellEnd"/>
    </w:p>
    <w:p w14:paraId="0C3C61D1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edia</w:t>
      </w:r>
    </w:p>
    <w:p w14:paraId="03814CD2" w14:textId="77777777" w:rsidR="00EF3261" w:rsidRDefault="00EF3261" w:rsidP="00EF3261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t xml:space="preserve">Leaflet </w:t>
      </w:r>
    </w:p>
    <w:p w14:paraId="126CC91E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Metode</w:t>
      </w:r>
      <w:proofErr w:type="spellEnd"/>
    </w:p>
    <w:p w14:paraId="726C398B" w14:textId="77777777" w:rsidR="00EF3261" w:rsidRDefault="00EF3261" w:rsidP="00EF3261">
      <w:pPr>
        <w:pStyle w:val="ListParagraph"/>
        <w:numPr>
          <w:ilvl w:val="0"/>
          <w:numId w:val="35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onseling</w:t>
      </w:r>
      <w:proofErr w:type="spellEnd"/>
    </w:p>
    <w:p w14:paraId="3CE88BCC" w14:textId="77777777" w:rsidR="00EF3261" w:rsidRDefault="00EF3261" w:rsidP="00EF3261">
      <w:pPr>
        <w:pStyle w:val="ListParagraph"/>
        <w:numPr>
          <w:ilvl w:val="0"/>
          <w:numId w:val="3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iskusi</w:t>
      </w:r>
      <w:proofErr w:type="spellEnd"/>
    </w:p>
    <w:p w14:paraId="4047E627" w14:textId="77777777" w:rsidR="00EF3261" w:rsidRDefault="00EF3261" w:rsidP="00EF3261">
      <w:pPr>
        <w:pStyle w:val="ListParagraph"/>
        <w:spacing w:after="0" w:line="360" w:lineRule="auto"/>
        <w:ind w:left="786"/>
        <w:jc w:val="both"/>
        <w:rPr>
          <w:rFonts w:ascii="Times New Roman" w:hAnsi="Times New Roman" w:cs="Times New Roman"/>
          <w:sz w:val="24"/>
        </w:rPr>
      </w:pPr>
    </w:p>
    <w:p w14:paraId="2155463A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5F73F3AA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lastRenderedPageBreak/>
        <w:t>Pelaksana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tbl>
      <w:tblPr>
        <w:tblStyle w:val="TableGrid"/>
        <w:tblW w:w="7605" w:type="dxa"/>
        <w:tblInd w:w="426" w:type="dxa"/>
        <w:tblLayout w:type="fixed"/>
        <w:tblLook w:val="04A0" w:firstRow="1" w:lastRow="0" w:firstColumn="1" w:lastColumn="0" w:noHBand="0" w:noVBand="1"/>
      </w:tblPr>
      <w:tblGrid>
        <w:gridCol w:w="558"/>
        <w:gridCol w:w="1351"/>
        <w:gridCol w:w="4012"/>
        <w:gridCol w:w="1684"/>
      </w:tblGrid>
      <w:tr w:rsidR="00EF3261" w14:paraId="6032B63A" w14:textId="77777777" w:rsidTr="00EF3261">
        <w:tc>
          <w:tcPr>
            <w:tcW w:w="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579D5E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>No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3D0C79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 xml:space="preserve">Waktu </w:t>
            </w:r>
          </w:p>
        </w:tc>
        <w:tc>
          <w:tcPr>
            <w:tcW w:w="4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143207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 xml:space="preserve">Kegiatan Penyuluhan 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D03FF7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b/>
                <w:bCs/>
                <w:sz w:val="20"/>
              </w:rPr>
            </w:pPr>
            <w:r>
              <w:rPr>
                <w:rFonts w:cs="Times New Roman"/>
                <w:b/>
                <w:bCs/>
                <w:sz w:val="20"/>
              </w:rPr>
              <w:t xml:space="preserve">Kegiatan Peserta </w:t>
            </w:r>
          </w:p>
        </w:tc>
      </w:tr>
      <w:tr w:rsidR="00EF3261" w14:paraId="4C60DEE2" w14:textId="77777777" w:rsidTr="00EF3261">
        <w:tc>
          <w:tcPr>
            <w:tcW w:w="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85C490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D27498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mbukaan </w:t>
            </w:r>
          </w:p>
          <w:p w14:paraId="26CFD279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(3 menit)</w:t>
            </w:r>
          </w:p>
        </w:tc>
        <w:tc>
          <w:tcPr>
            <w:tcW w:w="4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CA2B20" w14:textId="77777777" w:rsidR="00EF3261" w:rsidRDefault="00EF3261" w:rsidP="00D52EEF">
            <w:pPr>
              <w:pStyle w:val="ListParagraph"/>
              <w:numPr>
                <w:ilvl w:val="0"/>
                <w:numId w:val="36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Salam pembuka </w:t>
            </w:r>
          </w:p>
          <w:p w14:paraId="1FE522D3" w14:textId="77777777" w:rsidR="00EF3261" w:rsidRDefault="00EF3261" w:rsidP="00D52EEF">
            <w:pPr>
              <w:pStyle w:val="ListParagraph"/>
              <w:numPr>
                <w:ilvl w:val="0"/>
                <w:numId w:val="36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mberi kesempatan kepada ibu untuk menjelaskan yang telah ibu ketahui sebelumnya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75B4F8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awab salam </w:t>
            </w:r>
          </w:p>
          <w:p w14:paraId="22AC7067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elaskan yang ibu ketahui </w:t>
            </w:r>
          </w:p>
        </w:tc>
      </w:tr>
      <w:tr w:rsidR="00EF3261" w14:paraId="6F8D3E18" w14:textId="77777777" w:rsidTr="00EF3261">
        <w:tc>
          <w:tcPr>
            <w:tcW w:w="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53582C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6A622F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ngembang-an materi </w:t>
            </w:r>
          </w:p>
          <w:p w14:paraId="17456285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(12 menit)</w:t>
            </w:r>
          </w:p>
        </w:tc>
        <w:tc>
          <w:tcPr>
            <w:tcW w:w="4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E139B1" w14:textId="77777777" w:rsidR="00EF3261" w:rsidRDefault="00EF3261">
            <w:pPr>
              <w:spacing w:line="36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mberitahu ibu mengenai kebutuhan dasar ibu nifas, meliputi:</w:t>
            </w:r>
          </w:p>
          <w:p w14:paraId="6A6F3009" w14:textId="77777777" w:rsidR="00EF3261" w:rsidRDefault="00EF3261" w:rsidP="00D52EEF">
            <w:pPr>
              <w:pStyle w:val="ListParagraph"/>
              <w:numPr>
                <w:ilvl w:val="0"/>
                <w:numId w:val="37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elaskan kebutuhan nutrisi bagi ibu nifas  </w:t>
            </w:r>
          </w:p>
          <w:p w14:paraId="4692C952" w14:textId="77777777" w:rsidR="00EF3261" w:rsidRDefault="00EF3261" w:rsidP="00D52EEF">
            <w:pPr>
              <w:pStyle w:val="ListParagraph"/>
              <w:numPr>
                <w:ilvl w:val="0"/>
                <w:numId w:val="37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elaskan kebutuhan istirahat ibu nifas   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4238E4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yimak </w:t>
            </w:r>
          </w:p>
        </w:tc>
      </w:tr>
      <w:tr w:rsidR="00EF3261" w14:paraId="494CDF44" w14:textId="77777777" w:rsidTr="00EF3261">
        <w:tc>
          <w:tcPr>
            <w:tcW w:w="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941290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3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98CAE6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Penutup </w:t>
            </w:r>
          </w:p>
          <w:p w14:paraId="17AC8FF5" w14:textId="77777777" w:rsidR="00EF3261" w:rsidRDefault="00EF3261">
            <w:pPr>
              <w:pStyle w:val="ListParagraph"/>
              <w:spacing w:line="360" w:lineRule="auto"/>
              <w:ind w:left="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(5 menit)</w:t>
            </w:r>
          </w:p>
        </w:tc>
        <w:tc>
          <w:tcPr>
            <w:tcW w:w="4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1B5889" w14:textId="77777777" w:rsidR="00EF3261" w:rsidRDefault="00EF3261" w:rsidP="00D52EEF">
            <w:pPr>
              <w:pStyle w:val="ListParagraph"/>
              <w:numPr>
                <w:ilvl w:val="0"/>
                <w:numId w:val="38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mberi kesempatan ibu untuk bertanya </w:t>
            </w:r>
          </w:p>
          <w:p w14:paraId="7E2051E3" w14:textId="77777777" w:rsidR="00EF3261" w:rsidRDefault="00EF3261" w:rsidP="00D52EEF">
            <w:pPr>
              <w:pStyle w:val="ListParagraph"/>
              <w:numPr>
                <w:ilvl w:val="0"/>
                <w:numId w:val="38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Evaluasi kegiatan </w:t>
            </w:r>
          </w:p>
          <w:p w14:paraId="38F274AA" w14:textId="77777777" w:rsidR="00EF3261" w:rsidRDefault="00EF3261" w:rsidP="00D52EEF">
            <w:pPr>
              <w:pStyle w:val="ListParagraph"/>
              <w:numPr>
                <w:ilvl w:val="0"/>
                <w:numId w:val="38"/>
              </w:numPr>
              <w:spacing w:line="360" w:lineRule="auto"/>
              <w:ind w:left="459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utup dengan salam </w:t>
            </w:r>
          </w:p>
        </w:tc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7279B2" w14:textId="77777777" w:rsidR="00EF3261" w:rsidRDefault="00EF3261" w:rsidP="00D52EEF">
            <w:pPr>
              <w:pStyle w:val="ListParagraph"/>
              <w:numPr>
                <w:ilvl w:val="0"/>
                <w:numId w:val="39"/>
              </w:numPr>
              <w:spacing w:line="360" w:lineRule="auto"/>
              <w:ind w:left="196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Bertanya</w:t>
            </w:r>
          </w:p>
          <w:p w14:paraId="6AB376A1" w14:textId="77777777" w:rsidR="00EF3261" w:rsidRDefault="00EF3261" w:rsidP="00D52EEF">
            <w:pPr>
              <w:pStyle w:val="ListParagraph"/>
              <w:numPr>
                <w:ilvl w:val="0"/>
                <w:numId w:val="39"/>
              </w:numPr>
              <w:spacing w:line="360" w:lineRule="auto"/>
              <w:ind w:left="196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Mendengar</w:t>
            </w:r>
          </w:p>
          <w:p w14:paraId="01DAFDF2" w14:textId="77777777" w:rsidR="00EF3261" w:rsidRDefault="00EF3261" w:rsidP="00D52EEF">
            <w:pPr>
              <w:pStyle w:val="ListParagraph"/>
              <w:numPr>
                <w:ilvl w:val="0"/>
                <w:numId w:val="39"/>
              </w:numPr>
              <w:spacing w:line="360" w:lineRule="auto"/>
              <w:ind w:left="196" w:hanging="270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enjawab salam </w:t>
            </w:r>
          </w:p>
        </w:tc>
      </w:tr>
    </w:tbl>
    <w:p w14:paraId="251E0FF2" w14:textId="77777777" w:rsidR="00EF3261" w:rsidRDefault="00EF3261" w:rsidP="00EF3261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</w:p>
    <w:p w14:paraId="0D567209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Evaluas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14:paraId="486182CF" w14:textId="77777777" w:rsidR="00EF3261" w:rsidRDefault="00EF3261" w:rsidP="00EF3261">
      <w:pPr>
        <w:pStyle w:val="ListParagraph"/>
        <w:numPr>
          <w:ilvl w:val="0"/>
          <w:numId w:val="40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utri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5FE41A3C" w14:textId="77777777" w:rsidR="00EF3261" w:rsidRDefault="00EF3261" w:rsidP="00EF3261">
      <w:pPr>
        <w:pStyle w:val="ListParagraph"/>
        <w:numPr>
          <w:ilvl w:val="0"/>
          <w:numId w:val="40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ela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but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stira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4CCF643C" w14:textId="77777777" w:rsidR="00EF3261" w:rsidRDefault="00EF3261" w:rsidP="00EF3261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B4535FA" w14:textId="77777777" w:rsidR="00EF3261" w:rsidRDefault="00EF3261" w:rsidP="00EF3261">
      <w:pPr>
        <w:pStyle w:val="ListParagraph"/>
        <w:numPr>
          <w:ilvl w:val="0"/>
          <w:numId w:val="3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Daftar </w:t>
      </w:r>
      <w:proofErr w:type="spellStart"/>
      <w:r>
        <w:rPr>
          <w:rFonts w:ascii="Times New Roman" w:hAnsi="Times New Roman" w:cs="Times New Roman"/>
          <w:b/>
          <w:sz w:val="24"/>
        </w:rPr>
        <w:t>Pustaka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</w:p>
    <w:p w14:paraId="39348C0A" w14:textId="77777777" w:rsidR="00EF3261" w:rsidRDefault="00EF3261" w:rsidP="00EF3261">
      <w:pPr>
        <w:pStyle w:val="ListParagraph"/>
        <w:numPr>
          <w:ilvl w:val="0"/>
          <w:numId w:val="4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t>DepKes</w:t>
      </w:r>
      <w:proofErr w:type="spellEnd"/>
      <w:r>
        <w:rPr>
          <w:rFonts w:ascii="Times New Roman" w:hAnsi="Times New Roman" w:cs="Times New Roman"/>
          <w:sz w:val="24"/>
        </w:rPr>
        <w:t xml:space="preserve">  RI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rektor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ndral</w:t>
      </w:r>
      <w:proofErr w:type="spellEnd"/>
      <w:r>
        <w:rPr>
          <w:rFonts w:ascii="Times New Roman" w:hAnsi="Times New Roman" w:cs="Times New Roman"/>
          <w:sz w:val="24"/>
        </w:rPr>
        <w:t xml:space="preserve"> Biro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Masyarakat 2001,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 Masyarakat. Jakarta </w:t>
      </w:r>
    </w:p>
    <w:p w14:paraId="2FED3BC4" w14:textId="77777777" w:rsidR="00EF3261" w:rsidRDefault="00EF3261" w:rsidP="00EF3261">
      <w:pPr>
        <w:pStyle w:val="ListParagraph"/>
        <w:numPr>
          <w:ilvl w:val="0"/>
          <w:numId w:val="4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Husa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yah</w:t>
      </w:r>
      <w:proofErr w:type="spellEnd"/>
      <w:r>
        <w:rPr>
          <w:rFonts w:ascii="Times New Roman" w:hAnsi="Times New Roman" w:cs="Times New Roman"/>
          <w:sz w:val="24"/>
        </w:rPr>
        <w:t xml:space="preserve"> k,</w:t>
      </w:r>
      <w:proofErr w:type="gramStart"/>
      <w:r>
        <w:rPr>
          <w:rFonts w:ascii="Times New Roman" w:hAnsi="Times New Roman" w:cs="Times New Roman"/>
          <w:sz w:val="24"/>
        </w:rPr>
        <w:t>1999,Makanan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gizi</w:t>
      </w:r>
      <w:proofErr w:type="spellEnd"/>
      <w:r>
        <w:rPr>
          <w:rFonts w:ascii="Times New Roman" w:hAnsi="Times New Roman" w:cs="Times New Roman"/>
          <w:sz w:val="24"/>
        </w:rPr>
        <w:t xml:space="preserve">. Gajah </w:t>
      </w:r>
      <w:proofErr w:type="spellStart"/>
      <w:r>
        <w:rPr>
          <w:rFonts w:ascii="Times New Roman" w:hAnsi="Times New Roman" w:cs="Times New Roman"/>
          <w:sz w:val="24"/>
        </w:rPr>
        <w:t>mada</w:t>
      </w:r>
      <w:proofErr w:type="spellEnd"/>
      <w:r>
        <w:rPr>
          <w:rFonts w:ascii="Times New Roman" w:hAnsi="Times New Roman" w:cs="Times New Roman"/>
          <w:sz w:val="24"/>
        </w:rPr>
        <w:t xml:space="preserve"> University Press. Yogyakarta. </w:t>
      </w:r>
    </w:p>
    <w:p w14:paraId="3B1AA9C4" w14:textId="77777777" w:rsidR="00EF3261" w:rsidRDefault="00EF3261" w:rsidP="00EF3261">
      <w:pPr>
        <w:pStyle w:val="ListParagraph"/>
        <w:numPr>
          <w:ilvl w:val="0"/>
          <w:numId w:val="4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Djuhar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Widjajakusumah</w:t>
      </w:r>
      <w:proofErr w:type="spellEnd"/>
      <w:r>
        <w:rPr>
          <w:rFonts w:ascii="Times New Roman" w:hAnsi="Times New Roman" w:cs="Times New Roman"/>
          <w:sz w:val="24"/>
        </w:rPr>
        <w:t xml:space="preserve">. 2003. </w:t>
      </w:r>
      <w:proofErr w:type="spellStart"/>
      <w:r>
        <w:rPr>
          <w:rFonts w:ascii="Times New Roman" w:hAnsi="Times New Roman" w:cs="Times New Roman"/>
          <w:sz w:val="24"/>
        </w:rPr>
        <w:t>Buku</w:t>
      </w:r>
      <w:proofErr w:type="spellEnd"/>
      <w:r>
        <w:rPr>
          <w:rFonts w:ascii="Times New Roman" w:hAnsi="Times New Roman" w:cs="Times New Roman"/>
          <w:sz w:val="24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</w:rPr>
        <w:t>Fisiolo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doktera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Jakarta:EGC</w:t>
      </w:r>
      <w:proofErr w:type="spellEnd"/>
      <w:proofErr w:type="gramEnd"/>
    </w:p>
    <w:p w14:paraId="08EF9CB2" w14:textId="77777777" w:rsidR="00EF3261" w:rsidRDefault="00EF3261" w:rsidP="00EF3261">
      <w:pPr>
        <w:pStyle w:val="ListParagraph"/>
        <w:numPr>
          <w:ilvl w:val="0"/>
          <w:numId w:val="41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Rini</w:t>
      </w:r>
      <w:proofErr w:type="spellEnd"/>
      <w:r>
        <w:rPr>
          <w:rFonts w:ascii="Times New Roman" w:hAnsi="Times New Roman" w:cs="Times New Roman"/>
          <w:sz w:val="24"/>
        </w:rPr>
        <w:t xml:space="preserve"> Susilo, </w:t>
      </w:r>
      <w:proofErr w:type="spellStart"/>
      <w:r>
        <w:rPr>
          <w:rFonts w:ascii="Times New Roman" w:hAnsi="Times New Roman" w:cs="Times New Roman"/>
          <w:sz w:val="24"/>
        </w:rPr>
        <w:t>Kuma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Feti.2017.Panduan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r>
        <w:rPr>
          <w:rFonts w:ascii="Times New Roman" w:hAnsi="Times New Roman" w:cs="Times New Roman"/>
          <w:i/>
          <w:sz w:val="24"/>
        </w:rPr>
        <w:t xml:space="preserve">Evidence Based </w:t>
      </w:r>
      <w:proofErr w:type="spellStart"/>
      <w:r>
        <w:rPr>
          <w:rFonts w:ascii="Times New Roman" w:hAnsi="Times New Roman" w:cs="Times New Roman"/>
          <w:i/>
          <w:sz w:val="24"/>
        </w:rPr>
        <w:t>Practice</w:t>
      </w:r>
      <w:r>
        <w:rPr>
          <w:rFonts w:ascii="Times New Roman" w:hAnsi="Times New Roman" w:cs="Times New Roman"/>
          <w:sz w:val="24"/>
        </w:rPr>
        <w:t>.Yogyakarta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Deepublis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6B5B1FFE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1E7507B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207463E" w14:textId="77777777" w:rsidR="00EF3261" w:rsidRDefault="00EF3261" w:rsidP="00EF3261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C1E7DE9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MATERI</w:t>
      </w:r>
    </w:p>
    <w:p w14:paraId="28D10EC4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KEBUTUHAN DASAR IBU NIFAS</w:t>
      </w:r>
    </w:p>
    <w:p w14:paraId="773034BD" w14:textId="77777777" w:rsidR="00EF3261" w:rsidRDefault="00EF3261" w:rsidP="00EF326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14:paraId="0F643811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Defini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Giz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12C78BF7" w14:textId="77777777" w:rsidR="00EF3261" w:rsidRDefault="00EF3261" w:rsidP="00EF3261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timologi</w:t>
      </w:r>
      <w:proofErr w:type="spellEnd"/>
      <w:r>
        <w:rPr>
          <w:rFonts w:ascii="Times New Roman" w:hAnsi="Times New Roman" w:cs="Times New Roman"/>
          <w:sz w:val="24"/>
        </w:rPr>
        <w:t>, kata “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” </w:t>
      </w:r>
      <w:proofErr w:type="spellStart"/>
      <w:r>
        <w:rPr>
          <w:rFonts w:ascii="Times New Roman" w:hAnsi="Times New Roman" w:cs="Times New Roman"/>
          <w:sz w:val="24"/>
        </w:rPr>
        <w:t>beras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</w:t>
      </w:r>
      <w:proofErr w:type="spellEnd"/>
      <w:r>
        <w:rPr>
          <w:rFonts w:ascii="Times New Roman" w:hAnsi="Times New Roman" w:cs="Times New Roman"/>
          <w:sz w:val="24"/>
        </w:rPr>
        <w:t xml:space="preserve"> Arab “</w:t>
      </w:r>
      <w:proofErr w:type="spellStart"/>
      <w:r>
        <w:rPr>
          <w:rFonts w:ascii="Times New Roman" w:hAnsi="Times New Roman" w:cs="Times New Roman"/>
          <w:sz w:val="24"/>
        </w:rPr>
        <w:t>ghidza</w:t>
      </w:r>
      <w:proofErr w:type="spellEnd"/>
      <w:r>
        <w:rPr>
          <w:rFonts w:ascii="Times New Roman" w:hAnsi="Times New Roman" w:cs="Times New Roman"/>
          <w:sz w:val="24"/>
        </w:rPr>
        <w:t xml:space="preserve">”, yang </w:t>
      </w:r>
      <w:proofErr w:type="spellStart"/>
      <w:r>
        <w:rPr>
          <w:rFonts w:ascii="Times New Roman" w:hAnsi="Times New Roman" w:cs="Times New Roman"/>
          <w:sz w:val="24"/>
        </w:rPr>
        <w:t>berarti</w:t>
      </w:r>
      <w:proofErr w:type="spellEnd"/>
      <w:r>
        <w:rPr>
          <w:rFonts w:ascii="Times New Roman" w:hAnsi="Times New Roman" w:cs="Times New Roman"/>
          <w:sz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z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</w:rPr>
        <w:t>tub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umbuha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erkembangan</w:t>
      </w:r>
      <w:proofErr w:type="spellEnd"/>
      <w:r>
        <w:rPr>
          <w:rFonts w:ascii="Times New Roman" w:hAnsi="Times New Roman" w:cs="Times New Roman"/>
          <w:sz w:val="24"/>
        </w:rPr>
        <w:t xml:space="preserve">.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uar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lasen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mp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at-al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produ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l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mil</w:t>
      </w:r>
      <w:proofErr w:type="spellEnd"/>
      <w:r>
        <w:rPr>
          <w:rFonts w:ascii="Times New Roman" w:hAnsi="Times New Roman" w:cs="Times New Roman"/>
          <w:sz w:val="24"/>
        </w:rPr>
        <w:t xml:space="preserve">.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langs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6 </w:t>
      </w:r>
      <w:proofErr w:type="spellStart"/>
      <w:r>
        <w:rPr>
          <w:rFonts w:ascii="Times New Roman" w:hAnsi="Times New Roman" w:cs="Times New Roman"/>
          <w:sz w:val="24"/>
        </w:rPr>
        <w:t>mingg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40 </w:t>
      </w:r>
      <w:proofErr w:type="spellStart"/>
      <w:r>
        <w:rPr>
          <w:rFonts w:ascii="Times New Roman" w:hAnsi="Times New Roman" w:cs="Times New Roman"/>
          <w:sz w:val="24"/>
        </w:rPr>
        <w:t>hari</w:t>
      </w:r>
      <w:proofErr w:type="spellEnd"/>
      <w:r>
        <w:rPr>
          <w:rFonts w:ascii="Times New Roman" w:hAnsi="Times New Roman" w:cs="Times New Roman"/>
          <w:sz w:val="24"/>
        </w:rPr>
        <w:t xml:space="preserve"> (Ambarwati,2010).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</w:rPr>
        <w:t>menyusu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masa yang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ti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hi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erl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k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uli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ba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disinya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memepersiapkan</w:t>
      </w:r>
      <w:proofErr w:type="spellEnd"/>
      <w:r>
        <w:rPr>
          <w:rFonts w:ascii="Times New Roman" w:hAnsi="Times New Roman" w:cs="Times New Roman"/>
          <w:sz w:val="24"/>
        </w:rPr>
        <w:t xml:space="preserve"> ASI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oko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nya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gand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zat-z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</w:rPr>
        <w:t>tub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masa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</w:p>
    <w:p w14:paraId="0C514785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Fung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Giz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  </w:t>
      </w:r>
    </w:p>
    <w:p w14:paraId="2531630E" w14:textId="77777777" w:rsidR="00EF3261" w:rsidRDefault="00EF3261" w:rsidP="00EF3261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Z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iz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usu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m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ng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mil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rl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72B1CA3A" w14:textId="77777777" w:rsidR="00EF3261" w:rsidRDefault="00EF3261" w:rsidP="00EF3261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mpertahan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</w:p>
    <w:p w14:paraId="29A8117A" w14:textId="77777777" w:rsidR="00EF3261" w:rsidRDefault="00EF3261" w:rsidP="00EF3261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mu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eh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</w:p>
    <w:p w14:paraId="2FB33948" w14:textId="77777777" w:rsidR="00EF3261" w:rsidRDefault="00EF3261" w:rsidP="00EF3261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</w:rPr>
        <w:t>produksi</w:t>
      </w:r>
      <w:proofErr w:type="spellEnd"/>
      <w:r>
        <w:rPr>
          <w:rFonts w:ascii="Times New Roman" w:hAnsi="Times New Roman" w:cs="Times New Roman"/>
          <w:sz w:val="24"/>
        </w:rPr>
        <w:t xml:space="preserve"> ASI yang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konsum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tumbuha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perkembangan</w:t>
      </w:r>
      <w:proofErr w:type="spellEnd"/>
    </w:p>
    <w:p w14:paraId="09A94F55" w14:textId="77777777" w:rsidR="00EF3261" w:rsidRDefault="00EF3261" w:rsidP="00EF3261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na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aktiv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su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</w:p>
    <w:p w14:paraId="3F5530FE" w14:textId="77777777" w:rsidR="00EF3261" w:rsidRDefault="00EF3261" w:rsidP="00EF3261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ggan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aring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rusak</w:t>
      </w:r>
      <w:proofErr w:type="spellEnd"/>
    </w:p>
    <w:p w14:paraId="42455431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Bah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Makan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Dianjurk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</w:p>
    <w:p w14:paraId="78BBC66C" w14:textId="77777777" w:rsidR="00EF3261" w:rsidRDefault="00EF3261" w:rsidP="00EF3261">
      <w:pPr>
        <w:pStyle w:val="ListParagraph"/>
        <w:numPr>
          <w:ilvl w:val="0"/>
          <w:numId w:val="44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lori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beras</w:t>
      </w:r>
      <w:proofErr w:type="spellEnd"/>
      <w:r>
        <w:rPr>
          <w:rFonts w:ascii="Times New Roman" w:hAnsi="Times New Roman" w:cs="Times New Roman"/>
          <w:sz w:val="24"/>
        </w:rPr>
        <w:t xml:space="preserve">, roti, </w:t>
      </w:r>
      <w:proofErr w:type="spellStart"/>
      <w:r>
        <w:rPr>
          <w:rFonts w:ascii="Times New Roman" w:hAnsi="Times New Roman" w:cs="Times New Roman"/>
          <w:sz w:val="24"/>
        </w:rPr>
        <w:t>kenta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bihun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sebagainya</w:t>
      </w:r>
      <w:proofErr w:type="spellEnd"/>
    </w:p>
    <w:p w14:paraId="56B80948" w14:textId="77777777" w:rsidR="00EF3261" w:rsidRDefault="00EF3261" w:rsidP="00EF3261">
      <w:pPr>
        <w:pStyle w:val="ListParagraph"/>
        <w:numPr>
          <w:ilvl w:val="0"/>
          <w:numId w:val="44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protein: susu, </w:t>
      </w:r>
      <w:proofErr w:type="spellStart"/>
      <w:r>
        <w:rPr>
          <w:rFonts w:ascii="Times New Roman" w:hAnsi="Times New Roman" w:cs="Times New Roman"/>
          <w:sz w:val="24"/>
        </w:rPr>
        <w:t>telu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agi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t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sebagainya</w:t>
      </w:r>
      <w:proofErr w:type="spellEnd"/>
    </w:p>
    <w:p w14:paraId="6D48E64C" w14:textId="77777777" w:rsidR="00EF3261" w:rsidRDefault="00EF3261" w:rsidP="00EF3261">
      <w:pPr>
        <w:pStyle w:val="ListParagraph"/>
        <w:numPr>
          <w:ilvl w:val="0"/>
          <w:numId w:val="44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umber</w:t>
      </w:r>
      <w:proofErr w:type="spellEnd"/>
      <w:r>
        <w:rPr>
          <w:rFonts w:ascii="Times New Roman" w:hAnsi="Times New Roman" w:cs="Times New Roman"/>
          <w:sz w:val="24"/>
        </w:rPr>
        <w:t xml:space="preserve"> vitamin dan mineral: </w:t>
      </w:r>
      <w:proofErr w:type="spellStart"/>
      <w:r>
        <w:rPr>
          <w:rFonts w:ascii="Times New Roman" w:hAnsi="Times New Roman" w:cs="Times New Roman"/>
          <w:sz w:val="24"/>
        </w:rPr>
        <w:t>sayur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war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ij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i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buah-buah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ging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war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ing</w:t>
      </w:r>
      <w:proofErr w:type="spellEnd"/>
    </w:p>
    <w:p w14:paraId="20B7D4F7" w14:textId="77777777" w:rsidR="00EF3261" w:rsidRDefault="00EF3261" w:rsidP="00EF3261">
      <w:pPr>
        <w:pStyle w:val="ListParagraph"/>
        <w:numPr>
          <w:ilvl w:val="0"/>
          <w:numId w:val="44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Banyak </w:t>
      </w:r>
      <w:proofErr w:type="spellStart"/>
      <w:r>
        <w:rPr>
          <w:rFonts w:ascii="Times New Roman" w:hAnsi="Times New Roman" w:cs="Times New Roman"/>
          <w:sz w:val="24"/>
        </w:rPr>
        <w:t>min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utama</w:t>
      </w:r>
      <w:proofErr w:type="spellEnd"/>
      <w:r>
        <w:rPr>
          <w:rFonts w:ascii="Times New Roman" w:hAnsi="Times New Roman" w:cs="Times New Roman"/>
          <w:sz w:val="24"/>
        </w:rPr>
        <w:t xml:space="preserve"> sari </w:t>
      </w:r>
      <w:proofErr w:type="spellStart"/>
      <w:r>
        <w:rPr>
          <w:rFonts w:ascii="Times New Roman" w:hAnsi="Times New Roman" w:cs="Times New Roman"/>
          <w:sz w:val="24"/>
        </w:rPr>
        <w:t>bu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air </w:t>
      </w:r>
      <w:proofErr w:type="spellStart"/>
      <w:r>
        <w:rPr>
          <w:rFonts w:ascii="Times New Roman" w:hAnsi="Times New Roman" w:cs="Times New Roman"/>
          <w:sz w:val="24"/>
        </w:rPr>
        <w:t>pereb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yuran</w:t>
      </w:r>
      <w:proofErr w:type="spellEnd"/>
      <w:r>
        <w:rPr>
          <w:rFonts w:ascii="Times New Roman" w:hAnsi="Times New Roman" w:cs="Times New Roman"/>
          <w:sz w:val="24"/>
        </w:rPr>
        <w:t xml:space="preserve"> 4-6 </w:t>
      </w:r>
      <w:proofErr w:type="spellStart"/>
      <w:r>
        <w:rPr>
          <w:rFonts w:ascii="Times New Roman" w:hAnsi="Times New Roman" w:cs="Times New Roman"/>
          <w:sz w:val="24"/>
        </w:rPr>
        <w:t>gel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har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bub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c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ijau</w:t>
      </w:r>
      <w:proofErr w:type="spellEnd"/>
      <w:r>
        <w:rPr>
          <w:rFonts w:ascii="Times New Roman" w:hAnsi="Times New Roman" w:cs="Times New Roman"/>
          <w:sz w:val="24"/>
        </w:rPr>
        <w:t xml:space="preserve"> dan susu</w:t>
      </w:r>
    </w:p>
    <w:p w14:paraId="4771DC2D" w14:textId="77777777" w:rsidR="00EF3261" w:rsidRDefault="00EF3261" w:rsidP="00EF3261">
      <w:pPr>
        <w:pStyle w:val="ListParagraph"/>
        <w:numPr>
          <w:ilvl w:val="0"/>
          <w:numId w:val="44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gkonsumsi</w:t>
      </w:r>
      <w:proofErr w:type="spellEnd"/>
      <w:r>
        <w:rPr>
          <w:rFonts w:ascii="Times New Roman" w:hAnsi="Times New Roman" w:cs="Times New Roman"/>
          <w:sz w:val="24"/>
        </w:rPr>
        <w:t xml:space="preserve"> tablet </w:t>
      </w:r>
      <w:proofErr w:type="spellStart"/>
      <w:r>
        <w:rPr>
          <w:rFonts w:ascii="Times New Roman" w:hAnsi="Times New Roman" w:cs="Times New Roman"/>
          <w:sz w:val="24"/>
        </w:rPr>
        <w:t>be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40 </w:t>
      </w:r>
      <w:proofErr w:type="spellStart"/>
      <w:r>
        <w:rPr>
          <w:rFonts w:ascii="Times New Roman" w:hAnsi="Times New Roman" w:cs="Times New Roman"/>
          <w:sz w:val="24"/>
        </w:rPr>
        <w:t>hari</w:t>
      </w:r>
      <w:proofErr w:type="spellEnd"/>
    </w:p>
    <w:p w14:paraId="76187905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lastRenderedPageBreak/>
        <w:t>Bah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Makan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Dibatasi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</w:p>
    <w:p w14:paraId="23E7AA62" w14:textId="77777777" w:rsidR="00EF3261" w:rsidRDefault="00EF3261" w:rsidP="00EF3261">
      <w:pPr>
        <w:pStyle w:val="ListParagraph"/>
        <w:numPr>
          <w:ilvl w:val="0"/>
          <w:numId w:val="45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Kopi  </w:t>
      </w:r>
    </w:p>
    <w:p w14:paraId="098024EE" w14:textId="77777777" w:rsidR="00EF3261" w:rsidRDefault="00EF3261" w:rsidP="00EF3261">
      <w:pPr>
        <w:pStyle w:val="ListParagraph"/>
        <w:spacing w:after="0" w:line="360" w:lineRule="auto"/>
        <w:ind w:left="851" w:firstLine="31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Karena kopi </w:t>
      </w:r>
      <w:proofErr w:type="spellStart"/>
      <w:r>
        <w:rPr>
          <w:rFonts w:ascii="Times New Roman" w:hAnsi="Times New Roman" w:cs="Times New Roman"/>
          <w:sz w:val="24"/>
        </w:rPr>
        <w:t>mengand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fein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Kafei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usu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b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purn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elain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ian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sisa</w:t>
      </w:r>
      <w:proofErr w:type="spellEnd"/>
      <w:r>
        <w:rPr>
          <w:rFonts w:ascii="Times New Roman" w:hAnsi="Times New Roman" w:cs="Times New Roman"/>
          <w:sz w:val="24"/>
        </w:rPr>
        <w:t xml:space="preserve"> pada ASI yang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elan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Akibat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ewel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sul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u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ikare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elu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fe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pur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</w:rPr>
        <w:t>dewas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14158233" w14:textId="77777777" w:rsidR="00EF3261" w:rsidRDefault="00EF3261" w:rsidP="00EF3261">
      <w:pPr>
        <w:pStyle w:val="ListParagraph"/>
        <w:numPr>
          <w:ilvl w:val="0"/>
          <w:numId w:val="45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Ped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183099CC" w14:textId="77777777" w:rsidR="00EF3261" w:rsidRDefault="00EF3261" w:rsidP="00EF3261">
      <w:pPr>
        <w:pStyle w:val="ListParagraph"/>
        <w:spacing w:after="0" w:line="360" w:lineRule="auto"/>
        <w:ind w:left="851" w:firstLine="31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al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kare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ndungan</w:t>
      </w:r>
      <w:proofErr w:type="spellEnd"/>
      <w:r>
        <w:rPr>
          <w:rFonts w:ascii="Times New Roman" w:hAnsi="Times New Roman" w:cs="Times New Roman"/>
          <w:sz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</w:rPr>
        <w:t>pedas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konsumsi</w:t>
      </w:r>
      <w:proofErr w:type="spellEnd"/>
      <w:r>
        <w:rPr>
          <w:rFonts w:ascii="Times New Roman" w:hAnsi="Times New Roman" w:cs="Times New Roman"/>
          <w:sz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lui</w:t>
      </w:r>
      <w:proofErr w:type="spellEnd"/>
      <w:r>
        <w:rPr>
          <w:rFonts w:ascii="Times New Roman" w:hAnsi="Times New Roman" w:cs="Times New Roman"/>
          <w:sz w:val="24"/>
        </w:rPr>
        <w:t xml:space="preserve"> ASI, yang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ebab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nas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iritas</w:t>
      </w:r>
      <w:proofErr w:type="spellEnd"/>
      <w:r>
        <w:rPr>
          <w:rFonts w:ascii="Times New Roman" w:hAnsi="Times New Roman" w:cs="Times New Roman"/>
          <w:sz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</w:rPr>
        <w:t>ba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ebab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re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1B88F496" w14:textId="77777777" w:rsidR="00EF3261" w:rsidRDefault="00EF3261" w:rsidP="00EF3261">
      <w:pPr>
        <w:pStyle w:val="ListParagraph"/>
        <w:numPr>
          <w:ilvl w:val="0"/>
          <w:numId w:val="45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mbu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b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isalnya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ubi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ingko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kol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awi</w:t>
      </w:r>
      <w:proofErr w:type="spellEnd"/>
      <w:r>
        <w:rPr>
          <w:rFonts w:ascii="Times New Roman" w:hAnsi="Times New Roman" w:cs="Times New Roman"/>
          <w:sz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</w:rPr>
        <w:t>sebagainy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01BF149" w14:textId="77777777" w:rsidR="00EF3261" w:rsidRDefault="00EF3261" w:rsidP="00EF3261">
      <w:pPr>
        <w:pStyle w:val="ListParagraph"/>
        <w:numPr>
          <w:ilvl w:val="0"/>
          <w:numId w:val="45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Lemak </w:t>
      </w:r>
      <w:proofErr w:type="spellStart"/>
      <w:r>
        <w:rPr>
          <w:rFonts w:ascii="Times New Roman" w:hAnsi="Times New Roman" w:cs="Times New Roman"/>
          <w:sz w:val="24"/>
        </w:rPr>
        <w:t>Jenuh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</w:p>
    <w:p w14:paraId="7B0472B4" w14:textId="77777777" w:rsidR="00EF3261" w:rsidRDefault="00EF3261" w:rsidP="00EF3261">
      <w:pPr>
        <w:pStyle w:val="ListParagraph"/>
        <w:spacing w:after="0" w:line="360" w:lineRule="auto"/>
        <w:ind w:left="851" w:firstLine="31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Lemak </w:t>
      </w:r>
      <w:proofErr w:type="spellStart"/>
      <w:r>
        <w:rPr>
          <w:rFonts w:ascii="Times New Roman" w:hAnsi="Times New Roman" w:cs="Times New Roman"/>
          <w:sz w:val="24"/>
        </w:rPr>
        <w:t>jen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hinda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buk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hambat</w:t>
      </w:r>
      <w:proofErr w:type="spellEnd"/>
      <w:r>
        <w:rPr>
          <w:rFonts w:ascii="Times New Roman" w:hAnsi="Times New Roman" w:cs="Times New Roman"/>
          <w:sz w:val="24"/>
        </w:rPr>
        <w:t xml:space="preserve"> omega 3 yang </w:t>
      </w:r>
      <w:proofErr w:type="spellStart"/>
      <w:r>
        <w:rPr>
          <w:rFonts w:ascii="Times New Roman" w:hAnsi="Times New Roman" w:cs="Times New Roman"/>
          <w:sz w:val="24"/>
        </w:rPr>
        <w:t>d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butuh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ke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t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kan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enganduklem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nu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orenga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4B166E3" w14:textId="77777777" w:rsidR="00EF3261" w:rsidRDefault="00EF3261" w:rsidP="00EF3261">
      <w:pPr>
        <w:pStyle w:val="ListParagraph"/>
        <w:numPr>
          <w:ilvl w:val="0"/>
          <w:numId w:val="45"/>
        </w:numPr>
        <w:spacing w:after="0" w:line="360" w:lineRule="auto"/>
        <w:ind w:left="851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lkohol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</w:p>
    <w:p w14:paraId="54C50A46" w14:textId="77777777" w:rsidR="00EF3261" w:rsidRDefault="00EF3261" w:rsidP="00EF3261">
      <w:pPr>
        <w:pStyle w:val="ListParagraph"/>
        <w:spacing w:after="0" w:line="360" w:lineRule="auto"/>
        <w:ind w:left="851" w:firstLine="319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Alkoho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baw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ASI dan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y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si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lemah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uli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gun</w:t>
      </w:r>
      <w:proofErr w:type="spellEnd"/>
      <w:r>
        <w:rPr>
          <w:rFonts w:ascii="Times New Roman" w:hAnsi="Times New Roman" w:cs="Times New Roman"/>
          <w:sz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</w:rPr>
        <w:t>produksi</w:t>
      </w:r>
      <w:proofErr w:type="spellEnd"/>
      <w:r>
        <w:rPr>
          <w:rFonts w:ascii="Times New Roman" w:hAnsi="Times New Roman" w:cs="Times New Roman"/>
          <w:sz w:val="24"/>
        </w:rPr>
        <w:t xml:space="preserve"> ASI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kurang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26280A5B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Bah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Makan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dibutuhk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tbl>
      <w:tblPr>
        <w:tblStyle w:val="TableGrid"/>
        <w:tblW w:w="7381" w:type="dxa"/>
        <w:tblInd w:w="534" w:type="dxa"/>
        <w:tblLook w:val="04A0" w:firstRow="1" w:lastRow="0" w:firstColumn="1" w:lastColumn="0" w:noHBand="0" w:noVBand="1"/>
      </w:tblPr>
      <w:tblGrid>
        <w:gridCol w:w="2341"/>
        <w:gridCol w:w="2430"/>
        <w:gridCol w:w="2610"/>
      </w:tblGrid>
      <w:tr w:rsidR="00EF3261" w14:paraId="06A1632A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220040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Bahan Makanan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70841F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Berat (gr)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89702D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Ukuran Rumah Tangga </w:t>
            </w:r>
          </w:p>
        </w:tc>
      </w:tr>
      <w:tr w:rsidR="00EF3261" w14:paraId="618C7ABE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65FCA0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Beras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997311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50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E05793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2,5 gelas </w:t>
            </w:r>
          </w:p>
        </w:tc>
      </w:tr>
      <w:tr w:rsidR="00EF3261" w14:paraId="3C31DBF0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4DAAC8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Nasi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9D99BD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20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1FD4C2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5</w:t>
            </w:r>
            <w:r>
              <w:rPr>
                <w:rFonts w:cs="Times New Roman"/>
                <w:sz w:val="20"/>
                <w:vertAlign w:val="subscript"/>
              </w:rPr>
              <w:t xml:space="preserve"> ¼ </w:t>
            </w:r>
            <w:r>
              <w:rPr>
                <w:rFonts w:cs="Times New Roman"/>
                <w:sz w:val="20"/>
              </w:rPr>
              <w:t xml:space="preserve">gelas </w:t>
            </w:r>
          </w:p>
        </w:tc>
      </w:tr>
      <w:tr w:rsidR="00EF3261" w14:paraId="1C854376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CF4846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Daging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148736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75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93FE07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3 potong</w:t>
            </w:r>
          </w:p>
        </w:tc>
      </w:tr>
      <w:tr w:rsidR="00EF3261" w14:paraId="64AC165B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79D571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Tempe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FE2625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125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A27F8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5 potong </w:t>
            </w:r>
          </w:p>
        </w:tc>
      </w:tr>
      <w:tr w:rsidR="00EF3261" w14:paraId="5714D7CA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E282EA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Sayuran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C52D63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30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6B1BC2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3 gelas </w:t>
            </w:r>
          </w:p>
        </w:tc>
      </w:tr>
      <w:tr w:rsidR="00EF3261" w14:paraId="144AD340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A73307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Buah papaya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5D7ACC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20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3CA320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1 potong </w:t>
            </w:r>
          </w:p>
        </w:tc>
      </w:tr>
      <w:tr w:rsidR="00EF3261" w14:paraId="133EB277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9702D0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Susu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53A0C1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20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4AF8FB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1 gelas </w:t>
            </w:r>
          </w:p>
        </w:tc>
      </w:tr>
      <w:tr w:rsidR="00EF3261" w14:paraId="34E06A22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514DAE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Gula pasir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1DECDF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3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14E6A0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3 sendok makan </w:t>
            </w:r>
          </w:p>
        </w:tc>
      </w:tr>
      <w:tr w:rsidR="00EF3261" w14:paraId="47CA5D92" w14:textId="77777777" w:rsidTr="00EF3261">
        <w:tc>
          <w:tcPr>
            <w:tcW w:w="23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54644F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Minyak 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98E8E3" w14:textId="77777777" w:rsidR="00EF3261" w:rsidRDefault="00EF3261">
            <w:p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>40</w:t>
            </w:r>
          </w:p>
        </w:tc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2B4386" w14:textId="77777777" w:rsidR="00EF3261" w:rsidRDefault="00EF3261" w:rsidP="00D52EEF">
            <w:pPr>
              <w:pStyle w:val="ListParagraph"/>
              <w:numPr>
                <w:ilvl w:val="0"/>
                <w:numId w:val="46"/>
              </w:numPr>
              <w:spacing w:line="240" w:lineRule="auto"/>
              <w:jc w:val="both"/>
              <w:rPr>
                <w:rFonts w:cs="Times New Roman"/>
                <w:sz w:val="20"/>
              </w:rPr>
            </w:pPr>
            <w:r>
              <w:rPr>
                <w:rFonts w:cs="Times New Roman"/>
                <w:sz w:val="20"/>
              </w:rPr>
              <w:t xml:space="preserve">sendok makan </w:t>
            </w:r>
          </w:p>
        </w:tc>
      </w:tr>
    </w:tbl>
    <w:p w14:paraId="3974877A" w14:textId="77777777" w:rsidR="00EF3261" w:rsidRDefault="00EF3261" w:rsidP="00EF3261">
      <w:pPr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Catatan</w:t>
      </w:r>
      <w:proofErr w:type="spellEnd"/>
      <w:r>
        <w:rPr>
          <w:rFonts w:ascii="Times New Roman" w:hAnsi="Times New Roman" w:cs="Times New Roman"/>
          <w:sz w:val="24"/>
        </w:rPr>
        <w:t>:</w:t>
      </w:r>
      <w:r>
        <w:rPr>
          <w:rFonts w:ascii="Times New Roman" w:hAnsi="Times New Roman" w:cs="Times New Roman"/>
          <w:sz w:val="24"/>
        </w:rPr>
        <w:tab/>
        <w:t xml:space="preserve">-     1 </w:t>
      </w:r>
      <w:proofErr w:type="spellStart"/>
      <w:r>
        <w:rPr>
          <w:rFonts w:ascii="Times New Roman" w:hAnsi="Times New Roman" w:cs="Times New Roman"/>
          <w:sz w:val="24"/>
        </w:rPr>
        <w:t>gel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sinya</w:t>
      </w:r>
      <w:proofErr w:type="spellEnd"/>
      <w:r>
        <w:rPr>
          <w:rFonts w:ascii="Times New Roman" w:hAnsi="Times New Roman" w:cs="Times New Roman"/>
          <w:sz w:val="24"/>
        </w:rPr>
        <w:t xml:space="preserve"> 200 ml air </w:t>
      </w:r>
    </w:p>
    <w:p w14:paraId="467E1A34" w14:textId="77777777" w:rsidR="00EF3261" w:rsidRDefault="00EF3261" w:rsidP="00EF3261">
      <w:pPr>
        <w:pStyle w:val="ListParagraph"/>
        <w:numPr>
          <w:ilvl w:val="0"/>
          <w:numId w:val="4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</w:rPr>
        <w:t>poto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gi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ukuran</w:t>
      </w:r>
      <w:proofErr w:type="spellEnd"/>
      <w:r>
        <w:rPr>
          <w:rFonts w:ascii="Times New Roman" w:hAnsi="Times New Roman" w:cs="Times New Roman"/>
          <w:sz w:val="24"/>
        </w:rPr>
        <w:t xml:space="preserve"> 6 X 5 X 2 cm  </w:t>
      </w:r>
    </w:p>
    <w:p w14:paraId="6EC01049" w14:textId="77777777" w:rsidR="00EF3261" w:rsidRDefault="00EF3261" w:rsidP="00EF3261">
      <w:pPr>
        <w:pStyle w:val="ListParagraph"/>
        <w:numPr>
          <w:ilvl w:val="0"/>
          <w:numId w:val="4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</w:rPr>
        <w:t>poto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mpe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ukuran</w:t>
      </w:r>
      <w:proofErr w:type="spellEnd"/>
      <w:r>
        <w:rPr>
          <w:rFonts w:ascii="Times New Roman" w:hAnsi="Times New Roman" w:cs="Times New Roman"/>
          <w:sz w:val="24"/>
        </w:rPr>
        <w:t xml:space="preserve"> 4 X 6 X 1 cm  </w:t>
      </w:r>
    </w:p>
    <w:p w14:paraId="593DA0BA" w14:textId="77777777" w:rsidR="00EF3261" w:rsidRDefault="00EF3261" w:rsidP="00EF3261">
      <w:pPr>
        <w:pStyle w:val="ListParagraph"/>
        <w:numPr>
          <w:ilvl w:val="0"/>
          <w:numId w:val="4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1 </w:t>
      </w:r>
      <w:proofErr w:type="spellStart"/>
      <w:r>
        <w:rPr>
          <w:rFonts w:ascii="Times New Roman" w:hAnsi="Times New Roman" w:cs="Times New Roman"/>
          <w:sz w:val="24"/>
        </w:rPr>
        <w:t>poto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pay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ukuran</w:t>
      </w:r>
      <w:proofErr w:type="spellEnd"/>
      <w:r>
        <w:rPr>
          <w:rFonts w:ascii="Times New Roman" w:hAnsi="Times New Roman" w:cs="Times New Roman"/>
          <w:sz w:val="24"/>
        </w:rPr>
        <w:t xml:space="preserve"> 5 X 15 cm </w:t>
      </w:r>
    </w:p>
    <w:p w14:paraId="2C4BE21A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lastRenderedPageBreak/>
        <w:t>Contoh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Menu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Makan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Dalam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1 Hari </w:t>
      </w:r>
    </w:p>
    <w:p w14:paraId="762DD3D0" w14:textId="77777777" w:rsidR="00EF3261" w:rsidRDefault="00EF3261" w:rsidP="00EF3261">
      <w:pPr>
        <w:pStyle w:val="ListParagraph"/>
        <w:spacing w:after="0" w:line="360" w:lineRule="auto"/>
        <w:ind w:left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agi</w:t>
      </w:r>
      <w:proofErr w:type="spellEnd"/>
      <w:r>
        <w:rPr>
          <w:rFonts w:ascii="Times New Roman" w:hAnsi="Times New Roman" w:cs="Times New Roman"/>
          <w:sz w:val="24"/>
        </w:rPr>
        <w:t xml:space="preserve">:  Nasi, </w:t>
      </w:r>
      <w:proofErr w:type="spellStart"/>
      <w:r>
        <w:rPr>
          <w:rFonts w:ascii="Times New Roman" w:hAnsi="Times New Roman" w:cs="Times New Roman"/>
          <w:sz w:val="24"/>
        </w:rPr>
        <w:t>tempe</w:t>
      </w:r>
      <w:proofErr w:type="spellEnd"/>
      <w:r>
        <w:rPr>
          <w:rFonts w:ascii="Times New Roman" w:hAnsi="Times New Roman" w:cs="Times New Roman"/>
          <w:sz w:val="24"/>
        </w:rPr>
        <w:t xml:space="preserve"> goreng, </w:t>
      </w:r>
      <w:proofErr w:type="spellStart"/>
      <w:r>
        <w:rPr>
          <w:rFonts w:ascii="Times New Roman" w:hAnsi="Times New Roman" w:cs="Times New Roman"/>
          <w:sz w:val="24"/>
        </w:rPr>
        <w:t>telur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um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c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njang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wortel</w:t>
      </w:r>
      <w:proofErr w:type="spellEnd"/>
      <w:r>
        <w:rPr>
          <w:rFonts w:ascii="Times New Roman" w:hAnsi="Times New Roman" w:cs="Times New Roman"/>
          <w:sz w:val="24"/>
        </w:rPr>
        <w:t xml:space="preserve">, susu.  Snack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kul</w:t>
      </w:r>
      <w:proofErr w:type="spellEnd"/>
      <w:r>
        <w:rPr>
          <w:rFonts w:ascii="Times New Roman" w:hAnsi="Times New Roman" w:cs="Times New Roman"/>
          <w:sz w:val="24"/>
        </w:rPr>
        <w:t xml:space="preserve"> 10:00 WIB: 1 </w:t>
      </w:r>
      <w:proofErr w:type="spellStart"/>
      <w:r>
        <w:rPr>
          <w:rFonts w:ascii="Times New Roman" w:hAnsi="Times New Roman" w:cs="Times New Roman"/>
          <w:sz w:val="24"/>
        </w:rPr>
        <w:t>poto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paya</w:t>
      </w:r>
      <w:proofErr w:type="spellEnd"/>
      <w:r>
        <w:rPr>
          <w:rFonts w:ascii="Times New Roman" w:hAnsi="Times New Roman" w:cs="Times New Roman"/>
          <w:sz w:val="24"/>
        </w:rPr>
        <w:t xml:space="preserve"> dan 1 </w:t>
      </w:r>
      <w:proofErr w:type="spellStart"/>
      <w:r>
        <w:rPr>
          <w:rFonts w:ascii="Times New Roman" w:hAnsi="Times New Roman" w:cs="Times New Roman"/>
          <w:sz w:val="24"/>
        </w:rPr>
        <w:t>cangki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is</w:t>
      </w:r>
      <w:proofErr w:type="spellEnd"/>
      <w:r>
        <w:rPr>
          <w:rFonts w:ascii="Times New Roman" w:hAnsi="Times New Roman" w:cs="Times New Roman"/>
          <w:sz w:val="24"/>
        </w:rPr>
        <w:t xml:space="preserve"> Siang: Nasi, </w:t>
      </w:r>
      <w:proofErr w:type="spellStart"/>
      <w:r>
        <w:rPr>
          <w:rFonts w:ascii="Times New Roman" w:hAnsi="Times New Roman" w:cs="Times New Roman"/>
          <w:sz w:val="24"/>
        </w:rPr>
        <w:t>sem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ging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ahu</w:t>
      </w:r>
      <w:proofErr w:type="spellEnd"/>
      <w:r>
        <w:rPr>
          <w:rFonts w:ascii="Times New Roman" w:hAnsi="Times New Roman" w:cs="Times New Roman"/>
          <w:sz w:val="24"/>
        </w:rPr>
        <w:t xml:space="preserve"> goreng, </w:t>
      </w:r>
      <w:proofErr w:type="spellStart"/>
      <w:r>
        <w:rPr>
          <w:rFonts w:ascii="Times New Roman" w:hAnsi="Times New Roman" w:cs="Times New Roman"/>
          <w:sz w:val="24"/>
        </w:rPr>
        <w:t>say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am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semangk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</w:p>
    <w:p w14:paraId="5723C0A2" w14:textId="77777777" w:rsidR="00EF3261" w:rsidRDefault="00EF3261" w:rsidP="00EF3261">
      <w:pPr>
        <w:pStyle w:val="ListParagraph"/>
        <w:spacing w:after="0" w:line="360" w:lineRule="auto"/>
        <w:ind w:left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alam: Nasi, </w:t>
      </w:r>
      <w:proofErr w:type="spellStart"/>
      <w:r>
        <w:rPr>
          <w:rFonts w:ascii="Times New Roman" w:hAnsi="Times New Roman" w:cs="Times New Roman"/>
          <w:sz w:val="24"/>
        </w:rPr>
        <w:t>pepe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rkedel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c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ngkung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11A1DA40" w14:textId="77777777" w:rsidR="00EF3261" w:rsidRDefault="00EF3261" w:rsidP="00EF3261">
      <w:pPr>
        <w:pStyle w:val="ListParagraph"/>
        <w:numPr>
          <w:ilvl w:val="0"/>
          <w:numId w:val="42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</w:rPr>
        <w:t>Kebutuhan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stirahat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ibu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</w:rPr>
        <w:t>nifas</w:t>
      </w:r>
      <w:proofErr w:type="spellEnd"/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14:paraId="093E8319" w14:textId="77777777" w:rsidR="00EF3261" w:rsidRDefault="00EF3261" w:rsidP="00EF3261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mum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nit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te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hir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il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rt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langs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gak</w:t>
      </w:r>
      <w:proofErr w:type="spellEnd"/>
      <w:r>
        <w:rPr>
          <w:rFonts w:ascii="Times New Roman" w:hAnsi="Times New Roman" w:cs="Times New Roman"/>
          <w:sz w:val="24"/>
        </w:rPr>
        <w:t xml:space="preserve"> lama. </w:t>
      </w:r>
      <w:proofErr w:type="spellStart"/>
      <w:r>
        <w:rPr>
          <w:rFonts w:ascii="Times New Roman" w:hAnsi="Times New Roman" w:cs="Times New Roman"/>
          <w:sz w:val="24"/>
        </w:rPr>
        <w:t>Seor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cem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pak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ak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akib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us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ur</w:t>
      </w:r>
      <w:proofErr w:type="spellEnd"/>
      <w:r>
        <w:rPr>
          <w:rFonts w:ascii="Times New Roman" w:hAnsi="Times New Roman" w:cs="Times New Roman"/>
          <w:sz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ngguan</w:t>
      </w:r>
      <w:proofErr w:type="spellEnd"/>
      <w:r>
        <w:rPr>
          <w:rFonts w:ascii="Times New Roman" w:hAnsi="Times New Roman" w:cs="Times New Roman"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</w:rPr>
        <w:t>tidu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tambah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gu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te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gan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opok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sebelum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n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ju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3E381240" w14:textId="77777777" w:rsidR="00EF3261" w:rsidRDefault="00EF3261" w:rsidP="00EF3261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Beristiraha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cu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ceg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lelah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leb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0820F59F" w14:textId="77777777" w:rsidR="00EF3261" w:rsidRDefault="00EF3261" w:rsidP="00EF3261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aran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ba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giatan-kegiat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at</w:t>
      </w:r>
      <w:proofErr w:type="spellEnd"/>
    </w:p>
    <w:p w14:paraId="737B9C77" w14:textId="77777777" w:rsidR="00EF3261" w:rsidRDefault="00EF3261" w:rsidP="00EF3261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Kur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stira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pengaruh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682E7AE9" w14:textId="77777777" w:rsidR="00EF3261" w:rsidRDefault="00EF3261" w:rsidP="00EF3261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nguran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mlah</w:t>
      </w:r>
      <w:proofErr w:type="spellEnd"/>
      <w:r>
        <w:rPr>
          <w:rFonts w:ascii="Times New Roman" w:hAnsi="Times New Roman" w:cs="Times New Roman"/>
          <w:sz w:val="24"/>
        </w:rPr>
        <w:t xml:space="preserve"> ASI yang </w:t>
      </w:r>
      <w:proofErr w:type="spellStart"/>
      <w:r>
        <w:rPr>
          <w:rFonts w:ascii="Times New Roman" w:hAnsi="Times New Roman" w:cs="Times New Roman"/>
          <w:sz w:val="24"/>
        </w:rPr>
        <w:t>diprodu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5A2E3C3F" w14:textId="77777777" w:rsidR="00EF3261" w:rsidRDefault="00EF3261" w:rsidP="00EF3261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mperlambat</w:t>
      </w:r>
      <w:proofErr w:type="spellEnd"/>
      <w:r>
        <w:rPr>
          <w:rFonts w:ascii="Times New Roman" w:hAnsi="Times New Roman" w:cs="Times New Roman"/>
          <w:sz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</w:rPr>
        <w:t>involusi</w:t>
      </w:r>
      <w:proofErr w:type="spellEnd"/>
      <w:r>
        <w:rPr>
          <w:rFonts w:ascii="Times New Roman" w:hAnsi="Times New Roman" w:cs="Times New Roman"/>
          <w:sz w:val="24"/>
        </w:rPr>
        <w:t xml:space="preserve">, uterus dan </w:t>
      </w:r>
      <w:proofErr w:type="spellStart"/>
      <w:r>
        <w:rPr>
          <w:rFonts w:ascii="Times New Roman" w:hAnsi="Times New Roman" w:cs="Times New Roman"/>
          <w:sz w:val="24"/>
        </w:rPr>
        <w:t>memperbany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dar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3ACA238A" w14:textId="77777777" w:rsidR="00EF3261" w:rsidRDefault="00EF3261" w:rsidP="00EF3261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yebab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pres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ketidakmamp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w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</w:rPr>
        <w:t>diri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ndiri</w:t>
      </w:r>
      <w:proofErr w:type="spellEnd"/>
    </w:p>
    <w:p w14:paraId="77C23920" w14:textId="67419EDF" w:rsidR="00EF3261" w:rsidRDefault="00A5774F" w:rsidP="00EF3261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bookmarkStart w:id="1" w:name="_GoBack"/>
      <w:bookmarkEnd w:id="1"/>
    </w:p>
    <w:p w14:paraId="12B6B85A" w14:textId="77777777" w:rsidR="00EF3261" w:rsidRDefault="00EF3261" w:rsidP="00EF3261"/>
    <w:sectPr w:rsidR="00EF3261" w:rsidSect="00EF3261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A12278"/>
    <w:multiLevelType w:val="multilevel"/>
    <w:tmpl w:val="01A1227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531696"/>
    <w:multiLevelType w:val="multilevel"/>
    <w:tmpl w:val="0453169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D34FD7"/>
    <w:multiLevelType w:val="multilevel"/>
    <w:tmpl w:val="04D34FD7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" w15:restartNumberingAfterBreak="0">
    <w:nsid w:val="0B962747"/>
    <w:multiLevelType w:val="multilevel"/>
    <w:tmpl w:val="0B962747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487997"/>
    <w:multiLevelType w:val="multilevel"/>
    <w:tmpl w:val="12487997"/>
    <w:lvl w:ilvl="0">
      <w:start w:val="1"/>
      <w:numFmt w:val="lowerLetter"/>
      <w:lvlText w:val="%1."/>
      <w:lvlJc w:val="left"/>
      <w:pPr>
        <w:ind w:left="1146" w:hanging="360"/>
      </w:p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5" w15:restartNumberingAfterBreak="0">
    <w:nsid w:val="124F1DCF"/>
    <w:multiLevelType w:val="hybridMultilevel"/>
    <w:tmpl w:val="01544A6C"/>
    <w:lvl w:ilvl="0" w:tplc="A45615AE">
      <w:start w:val="2"/>
      <w:numFmt w:val="decimal"/>
      <w:lvlText w:val="(%1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FD0714"/>
    <w:multiLevelType w:val="multilevel"/>
    <w:tmpl w:val="13FD071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106A31"/>
    <w:multiLevelType w:val="multilevel"/>
    <w:tmpl w:val="14106A3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EB07DA"/>
    <w:multiLevelType w:val="multilevel"/>
    <w:tmpl w:val="15EB07DA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F63CB0"/>
    <w:multiLevelType w:val="multilevel"/>
    <w:tmpl w:val="18F63CB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D3E17BB"/>
    <w:multiLevelType w:val="multilevel"/>
    <w:tmpl w:val="1D3E17BB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EC1088D"/>
    <w:multiLevelType w:val="multilevel"/>
    <w:tmpl w:val="1EC1088D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1544472"/>
    <w:multiLevelType w:val="multilevel"/>
    <w:tmpl w:val="21544472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55E528B"/>
    <w:multiLevelType w:val="multilevel"/>
    <w:tmpl w:val="255E528B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65664D9"/>
    <w:multiLevelType w:val="multilevel"/>
    <w:tmpl w:val="265664D9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15" w15:restartNumberingAfterBreak="0">
    <w:nsid w:val="266E72DC"/>
    <w:multiLevelType w:val="multilevel"/>
    <w:tmpl w:val="266E72D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97F179F"/>
    <w:multiLevelType w:val="multilevel"/>
    <w:tmpl w:val="297F179F"/>
    <w:lvl w:ilvl="0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B980F92"/>
    <w:multiLevelType w:val="multilevel"/>
    <w:tmpl w:val="2B980F92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7FC6F2E"/>
    <w:multiLevelType w:val="multilevel"/>
    <w:tmpl w:val="37FC6F2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455BC5"/>
    <w:multiLevelType w:val="multilevel"/>
    <w:tmpl w:val="39455BC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AF16D29"/>
    <w:multiLevelType w:val="multilevel"/>
    <w:tmpl w:val="3AF16D29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45755E0E"/>
    <w:multiLevelType w:val="multilevel"/>
    <w:tmpl w:val="45755E0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48EF2E84"/>
    <w:multiLevelType w:val="multilevel"/>
    <w:tmpl w:val="48EF2E84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A0B3E4E"/>
    <w:multiLevelType w:val="multilevel"/>
    <w:tmpl w:val="4A0B3E4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E6A7F36"/>
    <w:multiLevelType w:val="multilevel"/>
    <w:tmpl w:val="4E6A7F36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511C5851"/>
    <w:multiLevelType w:val="multilevel"/>
    <w:tmpl w:val="511C585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6537E52"/>
    <w:multiLevelType w:val="multilevel"/>
    <w:tmpl w:val="56537E52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83D5F9B"/>
    <w:multiLevelType w:val="hybridMultilevel"/>
    <w:tmpl w:val="BC86FD4C"/>
    <w:lvl w:ilvl="0" w:tplc="C77A401C">
      <w:start w:val="4"/>
      <w:numFmt w:val="decimal"/>
      <w:lvlText w:val="%1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A553C9A"/>
    <w:multiLevelType w:val="multilevel"/>
    <w:tmpl w:val="5A553C9A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D497D80"/>
    <w:multiLevelType w:val="multilevel"/>
    <w:tmpl w:val="5D497D8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E151BB0"/>
    <w:multiLevelType w:val="multilevel"/>
    <w:tmpl w:val="5E151BB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1444567"/>
    <w:multiLevelType w:val="multilevel"/>
    <w:tmpl w:val="61444567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20C332C"/>
    <w:multiLevelType w:val="multilevel"/>
    <w:tmpl w:val="620C332C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4281406"/>
    <w:multiLevelType w:val="multilevel"/>
    <w:tmpl w:val="6428140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43924D1"/>
    <w:multiLevelType w:val="multilevel"/>
    <w:tmpl w:val="643924D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6C43EA6"/>
    <w:multiLevelType w:val="multilevel"/>
    <w:tmpl w:val="66C43EA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7806D1E"/>
    <w:multiLevelType w:val="hybridMultilevel"/>
    <w:tmpl w:val="A1C6A930"/>
    <w:lvl w:ilvl="0" w:tplc="E2C41D4E">
      <w:start w:val="2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7" w15:restartNumberingAfterBreak="0">
    <w:nsid w:val="67951F90"/>
    <w:multiLevelType w:val="multilevel"/>
    <w:tmpl w:val="67951F9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9012746"/>
    <w:multiLevelType w:val="multilevel"/>
    <w:tmpl w:val="69012746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9" w15:restartNumberingAfterBreak="0">
    <w:nsid w:val="69262EE0"/>
    <w:multiLevelType w:val="multilevel"/>
    <w:tmpl w:val="69262EE0"/>
    <w:lvl w:ilvl="0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B5972AB"/>
    <w:multiLevelType w:val="multilevel"/>
    <w:tmpl w:val="6B5972AB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CF53FA9"/>
    <w:multiLevelType w:val="multilevel"/>
    <w:tmpl w:val="6CF53FA9"/>
    <w:lvl w:ilvl="0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E8C478C"/>
    <w:multiLevelType w:val="multilevel"/>
    <w:tmpl w:val="6E8C478C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71190B31"/>
    <w:multiLevelType w:val="multilevel"/>
    <w:tmpl w:val="71190B31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72A73D23"/>
    <w:multiLevelType w:val="multilevel"/>
    <w:tmpl w:val="72A73D23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56034B3"/>
    <w:multiLevelType w:val="multilevel"/>
    <w:tmpl w:val="756034B3"/>
    <w:lvl w:ilvl="0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9754D55"/>
    <w:multiLevelType w:val="multilevel"/>
    <w:tmpl w:val="79754D55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D753AA1"/>
    <w:multiLevelType w:val="multilevel"/>
    <w:tmpl w:val="7D753AA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F6810EA"/>
    <w:multiLevelType w:val="multilevel"/>
    <w:tmpl w:val="7F6810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4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4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5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4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4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27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36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8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3261"/>
    <w:rsid w:val="000A7FD8"/>
    <w:rsid w:val="00445BC5"/>
    <w:rsid w:val="00A5774F"/>
    <w:rsid w:val="00EF32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84B8B4"/>
  <w15:chartTrackingRefBased/>
  <w15:docId w15:val="{38C7A8C5-4BCD-4EDC-B846-0FF6BC09E4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 w:qFormat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3261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stParagraphChar">
    <w:name w:val="List Paragraph Char"/>
    <w:aliases w:val="spasi 2 taiiii Char,bab II A 1. a. Char,1.2 Char,Body of text Char"/>
    <w:basedOn w:val="DefaultParagraphFont"/>
    <w:link w:val="ListParagraph"/>
    <w:uiPriority w:val="34"/>
    <w:qFormat/>
    <w:locked/>
    <w:rsid w:val="00EF3261"/>
    <w:rPr>
      <w:rFonts w:ascii="Calibri" w:hAnsi="Calibri" w:cs="Calibri"/>
    </w:rPr>
  </w:style>
  <w:style w:type="paragraph" w:styleId="ListParagraph">
    <w:name w:val="List Paragraph"/>
    <w:aliases w:val="spasi 2 taiiii,bab II A 1. a.,1.2,Body of text"/>
    <w:basedOn w:val="Normal"/>
    <w:link w:val="ListParagraphChar"/>
    <w:uiPriority w:val="34"/>
    <w:qFormat/>
    <w:rsid w:val="00EF3261"/>
    <w:pPr>
      <w:ind w:left="720"/>
      <w:contextualSpacing/>
    </w:pPr>
    <w:rPr>
      <w:rFonts w:ascii="Calibri" w:hAnsi="Calibri" w:cs="Calibri"/>
    </w:rPr>
  </w:style>
  <w:style w:type="table" w:styleId="TableGrid">
    <w:name w:val="Table Grid"/>
    <w:basedOn w:val="TableNormal"/>
    <w:uiPriority w:val="59"/>
    <w:qFormat/>
    <w:rsid w:val="00EF3261"/>
    <w:pPr>
      <w:spacing w:after="0" w:line="240" w:lineRule="auto"/>
    </w:pPr>
    <w:rPr>
      <w:rFonts w:ascii="Times New Roman" w:eastAsiaTheme="minorEastAsia" w:hAnsi="Times New Roman"/>
      <w:sz w:val="24"/>
      <w:szCs w:val="20"/>
      <w:lang w:val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367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4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0</Pages>
  <Words>2858</Words>
  <Characters>16296</Characters>
  <Application>Microsoft Office Word</Application>
  <DocSecurity>0</DocSecurity>
  <Lines>135</Lines>
  <Paragraphs>38</Paragraphs>
  <ScaleCrop>false</ScaleCrop>
  <Company/>
  <LinksUpToDate>false</LinksUpToDate>
  <CharactersWithSpaces>19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3</cp:revision>
  <dcterms:created xsi:type="dcterms:W3CDTF">2020-09-03T12:06:00Z</dcterms:created>
  <dcterms:modified xsi:type="dcterms:W3CDTF">2020-09-03T14:52:00Z</dcterms:modified>
</cp:coreProperties>
</file>